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4B345B2B" w14:textId="79EE6721" w:rsidR="00EE2624"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545714" w:history="1">
        <w:r w:rsidR="00EE2624" w:rsidRPr="007E538A">
          <w:rPr>
            <w:rStyle w:val="Hyperlink"/>
          </w:rPr>
          <w:t>UVOD</w:t>
        </w:r>
        <w:r w:rsidR="00EE2624">
          <w:rPr>
            <w:webHidden/>
          </w:rPr>
          <w:tab/>
        </w:r>
        <w:r w:rsidR="00EE2624">
          <w:rPr>
            <w:webHidden/>
          </w:rPr>
          <w:fldChar w:fldCharType="begin"/>
        </w:r>
        <w:r w:rsidR="00EE2624">
          <w:rPr>
            <w:webHidden/>
          </w:rPr>
          <w:instrText xml:space="preserve"> PAGEREF _Toc66545714 \h </w:instrText>
        </w:r>
        <w:r w:rsidR="00EE2624">
          <w:rPr>
            <w:webHidden/>
          </w:rPr>
        </w:r>
        <w:r w:rsidR="00EE2624">
          <w:rPr>
            <w:webHidden/>
          </w:rPr>
          <w:fldChar w:fldCharType="separate"/>
        </w:r>
        <w:r w:rsidR="00EE2624">
          <w:rPr>
            <w:webHidden/>
          </w:rPr>
          <w:t>3</w:t>
        </w:r>
        <w:r w:rsidR="00EE2624">
          <w:rPr>
            <w:webHidden/>
          </w:rPr>
          <w:fldChar w:fldCharType="end"/>
        </w:r>
      </w:hyperlink>
    </w:p>
    <w:p w14:paraId="329A6819" w14:textId="6FCF1224" w:rsidR="00EE2624" w:rsidRDefault="00EE2624">
      <w:pPr>
        <w:pStyle w:val="TOC1"/>
        <w:rPr>
          <w:rFonts w:asciiTheme="minorHAnsi" w:eastAsiaTheme="minorEastAsia" w:hAnsiTheme="minorHAnsi"/>
          <w:b w:val="0"/>
          <w:lang w:val="en-SI" w:eastAsia="en-GB"/>
        </w:rPr>
      </w:pPr>
      <w:hyperlink w:anchor="_Toc66545715" w:history="1">
        <w:r w:rsidRPr="007E538A">
          <w:rPr>
            <w:rStyle w:val="Hyperlink"/>
          </w:rPr>
          <w:t>1</w:t>
        </w:r>
        <w:r>
          <w:rPr>
            <w:rFonts w:asciiTheme="minorHAnsi" w:eastAsiaTheme="minorEastAsia" w:hAnsiTheme="minorHAnsi"/>
            <w:b w:val="0"/>
            <w:lang w:val="en-SI" w:eastAsia="en-GB"/>
          </w:rPr>
          <w:tab/>
        </w:r>
        <w:r w:rsidRPr="007E538A">
          <w:rPr>
            <w:rStyle w:val="Hyperlink"/>
          </w:rPr>
          <w:t>RAZVOJ NAPOVEDOVALNEGA MODELA</w:t>
        </w:r>
        <w:r>
          <w:rPr>
            <w:webHidden/>
          </w:rPr>
          <w:tab/>
        </w:r>
        <w:r>
          <w:rPr>
            <w:webHidden/>
          </w:rPr>
          <w:fldChar w:fldCharType="begin"/>
        </w:r>
        <w:r>
          <w:rPr>
            <w:webHidden/>
          </w:rPr>
          <w:instrText xml:space="preserve"> PAGEREF _Toc66545715 \h </w:instrText>
        </w:r>
        <w:r>
          <w:rPr>
            <w:webHidden/>
          </w:rPr>
        </w:r>
        <w:r>
          <w:rPr>
            <w:webHidden/>
          </w:rPr>
          <w:fldChar w:fldCharType="separate"/>
        </w:r>
        <w:r>
          <w:rPr>
            <w:webHidden/>
          </w:rPr>
          <w:t>4</w:t>
        </w:r>
        <w:r>
          <w:rPr>
            <w:webHidden/>
          </w:rPr>
          <w:fldChar w:fldCharType="end"/>
        </w:r>
      </w:hyperlink>
    </w:p>
    <w:p w14:paraId="68985B00" w14:textId="6D636190" w:rsidR="00EE2624" w:rsidRDefault="00EE2624">
      <w:pPr>
        <w:pStyle w:val="TOC2"/>
        <w:rPr>
          <w:rFonts w:asciiTheme="minorHAnsi" w:eastAsiaTheme="minorEastAsia" w:hAnsiTheme="minorHAnsi"/>
          <w:b w:val="0"/>
          <w:lang w:val="en-SI" w:eastAsia="en-GB"/>
        </w:rPr>
      </w:pPr>
      <w:hyperlink w:anchor="_Toc66545716" w:history="1">
        <w:r w:rsidRPr="007E538A">
          <w:rPr>
            <w:rStyle w:val="Hyperlink"/>
          </w:rPr>
          <w:t>1.1</w:t>
        </w:r>
        <w:r>
          <w:rPr>
            <w:rFonts w:asciiTheme="minorHAnsi" w:eastAsiaTheme="minorEastAsia" w:hAnsiTheme="minorHAnsi"/>
            <w:b w:val="0"/>
            <w:lang w:val="en-SI" w:eastAsia="en-GB"/>
          </w:rPr>
          <w:tab/>
        </w:r>
        <w:r w:rsidRPr="007E538A">
          <w:rPr>
            <w:rStyle w:val="Hyperlink"/>
          </w:rPr>
          <w:t>Analiza surovih podatkov</w:t>
        </w:r>
        <w:r>
          <w:rPr>
            <w:webHidden/>
          </w:rPr>
          <w:tab/>
        </w:r>
        <w:r>
          <w:rPr>
            <w:webHidden/>
          </w:rPr>
          <w:fldChar w:fldCharType="begin"/>
        </w:r>
        <w:r>
          <w:rPr>
            <w:webHidden/>
          </w:rPr>
          <w:instrText xml:space="preserve"> PAGEREF _Toc66545716 \h </w:instrText>
        </w:r>
        <w:r>
          <w:rPr>
            <w:webHidden/>
          </w:rPr>
        </w:r>
        <w:r>
          <w:rPr>
            <w:webHidden/>
          </w:rPr>
          <w:fldChar w:fldCharType="separate"/>
        </w:r>
        <w:r>
          <w:rPr>
            <w:webHidden/>
          </w:rPr>
          <w:t>4</w:t>
        </w:r>
        <w:r>
          <w:rPr>
            <w:webHidden/>
          </w:rPr>
          <w:fldChar w:fldCharType="end"/>
        </w:r>
      </w:hyperlink>
    </w:p>
    <w:p w14:paraId="37E7F9A0" w14:textId="0F607C2B" w:rsidR="00EE2624" w:rsidRDefault="00EE2624">
      <w:pPr>
        <w:pStyle w:val="TOC3"/>
        <w:tabs>
          <w:tab w:val="left" w:pos="1440"/>
          <w:tab w:val="right" w:leader="dot" w:pos="8776"/>
        </w:tabs>
        <w:rPr>
          <w:rFonts w:asciiTheme="minorHAnsi" w:eastAsiaTheme="minorEastAsia" w:hAnsiTheme="minorHAnsi"/>
          <w:noProof/>
          <w:lang w:val="en-SI" w:eastAsia="en-GB"/>
        </w:rPr>
      </w:pPr>
      <w:hyperlink w:anchor="_Toc66545717" w:history="1">
        <w:r w:rsidRPr="007E538A">
          <w:rPr>
            <w:rStyle w:val="Hyperlink"/>
            <w:noProof/>
          </w:rPr>
          <w:t>1.1.1</w:t>
        </w:r>
        <w:r>
          <w:rPr>
            <w:rFonts w:asciiTheme="minorHAnsi" w:eastAsiaTheme="minorEastAsia" w:hAnsiTheme="minorHAnsi"/>
            <w:noProof/>
            <w:lang w:val="en-SI" w:eastAsia="en-GB"/>
          </w:rPr>
          <w:tab/>
        </w:r>
        <w:r w:rsidRPr="007E538A">
          <w:rPr>
            <w:rStyle w:val="Hyperlink"/>
            <w:noProof/>
          </w:rPr>
          <w:t>Poglavje 2.1.1</w:t>
        </w:r>
        <w:r>
          <w:rPr>
            <w:noProof/>
            <w:webHidden/>
          </w:rPr>
          <w:tab/>
        </w:r>
        <w:r>
          <w:rPr>
            <w:noProof/>
            <w:webHidden/>
          </w:rPr>
          <w:fldChar w:fldCharType="begin"/>
        </w:r>
        <w:r>
          <w:rPr>
            <w:noProof/>
            <w:webHidden/>
          </w:rPr>
          <w:instrText xml:space="preserve"> PAGEREF _Toc66545717 \h </w:instrText>
        </w:r>
        <w:r>
          <w:rPr>
            <w:noProof/>
            <w:webHidden/>
          </w:rPr>
        </w:r>
        <w:r>
          <w:rPr>
            <w:noProof/>
            <w:webHidden/>
          </w:rPr>
          <w:fldChar w:fldCharType="separate"/>
        </w:r>
        <w:r>
          <w:rPr>
            <w:noProof/>
            <w:webHidden/>
          </w:rPr>
          <w:t>4</w:t>
        </w:r>
        <w:r>
          <w:rPr>
            <w:noProof/>
            <w:webHidden/>
          </w:rPr>
          <w:fldChar w:fldCharType="end"/>
        </w:r>
      </w:hyperlink>
    </w:p>
    <w:p w14:paraId="596034CF" w14:textId="002B4EB8" w:rsidR="00EE2624" w:rsidRDefault="00EE2624">
      <w:pPr>
        <w:pStyle w:val="TOC1"/>
        <w:rPr>
          <w:rFonts w:asciiTheme="minorHAnsi" w:eastAsiaTheme="minorEastAsia" w:hAnsiTheme="minorHAnsi"/>
          <w:b w:val="0"/>
          <w:lang w:val="en-SI" w:eastAsia="en-GB"/>
        </w:rPr>
      </w:pPr>
      <w:hyperlink w:anchor="_Toc66545718" w:history="1">
        <w:r w:rsidRPr="007E538A">
          <w:rPr>
            <w:rStyle w:val="Hyperlink"/>
          </w:rPr>
          <w:t>2</w:t>
        </w:r>
        <w:r>
          <w:rPr>
            <w:rFonts w:asciiTheme="minorHAnsi" w:eastAsiaTheme="minorEastAsia" w:hAnsiTheme="minorHAnsi"/>
            <w:b w:val="0"/>
            <w:lang w:val="en-SI" w:eastAsia="en-GB"/>
          </w:rPr>
          <w:tab/>
        </w:r>
        <w:r w:rsidRPr="007E538A">
          <w:rPr>
            <w:rStyle w:val="Hyperlink"/>
          </w:rPr>
          <w:t>SATELITSKI POSNETKI</w:t>
        </w:r>
        <w:r>
          <w:rPr>
            <w:webHidden/>
          </w:rPr>
          <w:tab/>
        </w:r>
        <w:r>
          <w:rPr>
            <w:webHidden/>
          </w:rPr>
          <w:fldChar w:fldCharType="begin"/>
        </w:r>
        <w:r>
          <w:rPr>
            <w:webHidden/>
          </w:rPr>
          <w:instrText xml:space="preserve"> PAGEREF _Toc66545718 \h </w:instrText>
        </w:r>
        <w:r>
          <w:rPr>
            <w:webHidden/>
          </w:rPr>
        </w:r>
        <w:r>
          <w:rPr>
            <w:webHidden/>
          </w:rPr>
          <w:fldChar w:fldCharType="separate"/>
        </w:r>
        <w:r>
          <w:rPr>
            <w:webHidden/>
          </w:rPr>
          <w:t>5</w:t>
        </w:r>
        <w:r>
          <w:rPr>
            <w:webHidden/>
          </w:rPr>
          <w:fldChar w:fldCharType="end"/>
        </w:r>
      </w:hyperlink>
    </w:p>
    <w:p w14:paraId="5AD6C031" w14:textId="2B799FC8" w:rsidR="00EE2624" w:rsidRDefault="00EE2624">
      <w:pPr>
        <w:pStyle w:val="TOC2"/>
        <w:rPr>
          <w:rFonts w:asciiTheme="minorHAnsi" w:eastAsiaTheme="minorEastAsia" w:hAnsiTheme="minorHAnsi"/>
          <w:b w:val="0"/>
          <w:lang w:val="en-SI" w:eastAsia="en-GB"/>
        </w:rPr>
      </w:pPr>
      <w:hyperlink w:anchor="_Toc66545719" w:history="1">
        <w:r w:rsidRPr="007E538A">
          <w:rPr>
            <w:rStyle w:val="Hyperlink"/>
          </w:rPr>
          <w:t>2.1</w:t>
        </w:r>
        <w:r>
          <w:rPr>
            <w:rFonts w:asciiTheme="minorHAnsi" w:eastAsiaTheme="minorEastAsia" w:hAnsiTheme="minorHAnsi"/>
            <w:b w:val="0"/>
            <w:lang w:val="en-SI" w:eastAsia="en-GB"/>
          </w:rPr>
          <w:tab/>
        </w:r>
        <w:r w:rsidRPr="007E538A">
          <w:rPr>
            <w:rStyle w:val="Hyperlink"/>
          </w:rPr>
          <w:t>Satelita Sentinel-2</w:t>
        </w:r>
        <w:r>
          <w:rPr>
            <w:webHidden/>
          </w:rPr>
          <w:tab/>
        </w:r>
        <w:r>
          <w:rPr>
            <w:webHidden/>
          </w:rPr>
          <w:fldChar w:fldCharType="begin"/>
        </w:r>
        <w:r>
          <w:rPr>
            <w:webHidden/>
          </w:rPr>
          <w:instrText xml:space="preserve"> PAGEREF _Toc66545719 \h </w:instrText>
        </w:r>
        <w:r>
          <w:rPr>
            <w:webHidden/>
          </w:rPr>
        </w:r>
        <w:r>
          <w:rPr>
            <w:webHidden/>
          </w:rPr>
          <w:fldChar w:fldCharType="separate"/>
        </w:r>
        <w:r>
          <w:rPr>
            <w:webHidden/>
          </w:rPr>
          <w:t>6</w:t>
        </w:r>
        <w:r>
          <w:rPr>
            <w:webHidden/>
          </w:rPr>
          <w:fldChar w:fldCharType="end"/>
        </w:r>
      </w:hyperlink>
    </w:p>
    <w:p w14:paraId="7B97ED37" w14:textId="1722E13B" w:rsidR="00EE2624" w:rsidRDefault="00EE2624">
      <w:pPr>
        <w:pStyle w:val="TOC2"/>
        <w:rPr>
          <w:rFonts w:asciiTheme="minorHAnsi" w:eastAsiaTheme="minorEastAsia" w:hAnsiTheme="minorHAnsi"/>
          <w:b w:val="0"/>
          <w:lang w:val="en-SI" w:eastAsia="en-GB"/>
        </w:rPr>
      </w:pPr>
      <w:hyperlink w:anchor="_Toc66545720" w:history="1">
        <w:r w:rsidRPr="007E538A">
          <w:rPr>
            <w:rStyle w:val="Hyperlink"/>
          </w:rPr>
          <w:t>2.2</w:t>
        </w:r>
        <w:r>
          <w:rPr>
            <w:rFonts w:asciiTheme="minorHAnsi" w:eastAsiaTheme="minorEastAsia" w:hAnsiTheme="minorHAnsi"/>
            <w:b w:val="0"/>
            <w:lang w:val="en-SI" w:eastAsia="en-GB"/>
          </w:rPr>
          <w:tab/>
        </w:r>
        <w:r w:rsidRPr="007E538A">
          <w:rPr>
            <w:rStyle w:val="Hyperlink"/>
          </w:rPr>
          <w:t>Pridobivanje satelitskih posnetkov</w:t>
        </w:r>
        <w:r>
          <w:rPr>
            <w:webHidden/>
          </w:rPr>
          <w:tab/>
        </w:r>
        <w:r>
          <w:rPr>
            <w:webHidden/>
          </w:rPr>
          <w:fldChar w:fldCharType="begin"/>
        </w:r>
        <w:r>
          <w:rPr>
            <w:webHidden/>
          </w:rPr>
          <w:instrText xml:space="preserve"> PAGEREF _Toc66545720 \h </w:instrText>
        </w:r>
        <w:r>
          <w:rPr>
            <w:webHidden/>
          </w:rPr>
        </w:r>
        <w:r>
          <w:rPr>
            <w:webHidden/>
          </w:rPr>
          <w:fldChar w:fldCharType="separate"/>
        </w:r>
        <w:r>
          <w:rPr>
            <w:webHidden/>
          </w:rPr>
          <w:t>7</w:t>
        </w:r>
        <w:r>
          <w:rPr>
            <w:webHidden/>
          </w:rPr>
          <w:fldChar w:fldCharType="end"/>
        </w:r>
      </w:hyperlink>
    </w:p>
    <w:p w14:paraId="0E7459E2" w14:textId="265111BC" w:rsidR="00EE2624" w:rsidRDefault="00EE2624">
      <w:pPr>
        <w:pStyle w:val="TOC3"/>
        <w:tabs>
          <w:tab w:val="left" w:pos="1440"/>
          <w:tab w:val="right" w:leader="dot" w:pos="8776"/>
        </w:tabs>
        <w:rPr>
          <w:rFonts w:asciiTheme="minorHAnsi" w:eastAsiaTheme="minorEastAsia" w:hAnsiTheme="minorHAnsi"/>
          <w:noProof/>
          <w:lang w:val="en-SI" w:eastAsia="en-GB"/>
        </w:rPr>
      </w:pPr>
      <w:hyperlink w:anchor="_Toc66545721" w:history="1">
        <w:r w:rsidRPr="007E538A">
          <w:rPr>
            <w:rStyle w:val="Hyperlink"/>
            <w:noProof/>
          </w:rPr>
          <w:t>2.2.1</w:t>
        </w:r>
        <w:r>
          <w:rPr>
            <w:rFonts w:asciiTheme="minorHAnsi" w:eastAsiaTheme="minorEastAsia" w:hAnsiTheme="minorHAnsi"/>
            <w:noProof/>
            <w:lang w:val="en-SI" w:eastAsia="en-GB"/>
          </w:rPr>
          <w:tab/>
        </w:r>
        <w:r w:rsidRPr="007E538A">
          <w:rPr>
            <w:rStyle w:val="Hyperlink"/>
            <w:noProof/>
          </w:rPr>
          <w:t>Večnivojsko procesiranja satalitskih slik</w:t>
        </w:r>
        <w:r>
          <w:rPr>
            <w:noProof/>
            <w:webHidden/>
          </w:rPr>
          <w:tab/>
        </w:r>
        <w:r>
          <w:rPr>
            <w:noProof/>
            <w:webHidden/>
          </w:rPr>
          <w:fldChar w:fldCharType="begin"/>
        </w:r>
        <w:r>
          <w:rPr>
            <w:noProof/>
            <w:webHidden/>
          </w:rPr>
          <w:instrText xml:space="preserve"> PAGEREF _Toc66545721 \h </w:instrText>
        </w:r>
        <w:r>
          <w:rPr>
            <w:noProof/>
            <w:webHidden/>
          </w:rPr>
        </w:r>
        <w:r>
          <w:rPr>
            <w:noProof/>
            <w:webHidden/>
          </w:rPr>
          <w:fldChar w:fldCharType="separate"/>
        </w:r>
        <w:r>
          <w:rPr>
            <w:noProof/>
            <w:webHidden/>
          </w:rPr>
          <w:t>7</w:t>
        </w:r>
        <w:r>
          <w:rPr>
            <w:noProof/>
            <w:webHidden/>
          </w:rPr>
          <w:fldChar w:fldCharType="end"/>
        </w:r>
      </w:hyperlink>
    </w:p>
    <w:p w14:paraId="20A8F32B" w14:textId="537D4BA8" w:rsidR="00EE2624" w:rsidRDefault="00EE2624">
      <w:pPr>
        <w:pStyle w:val="TOC3"/>
        <w:tabs>
          <w:tab w:val="right" w:leader="dot" w:pos="8776"/>
        </w:tabs>
        <w:rPr>
          <w:rFonts w:asciiTheme="minorHAnsi" w:eastAsiaTheme="minorEastAsia" w:hAnsiTheme="minorHAnsi"/>
          <w:noProof/>
          <w:lang w:val="en-SI" w:eastAsia="en-GB"/>
        </w:rPr>
      </w:pPr>
      <w:r w:rsidRPr="007E538A">
        <w:rPr>
          <w:rStyle w:val="Hyperlink"/>
          <w:noProof/>
        </w:rPr>
        <w:fldChar w:fldCharType="begin"/>
      </w:r>
      <w:r w:rsidRPr="007E538A">
        <w:rPr>
          <w:rStyle w:val="Hyperlink"/>
          <w:noProof/>
        </w:rPr>
        <w:instrText xml:space="preserve"> </w:instrText>
      </w:r>
      <w:r>
        <w:rPr>
          <w:noProof/>
        </w:rPr>
        <w:instrText>HYPERLINK \l "_Toc66545722"</w:instrText>
      </w:r>
      <w:r w:rsidRPr="007E538A">
        <w:rPr>
          <w:rStyle w:val="Hyperlink"/>
          <w:noProof/>
        </w:rPr>
        <w:instrText xml:space="preserve"> </w:instrText>
      </w:r>
      <w:r w:rsidRPr="007E538A">
        <w:rPr>
          <w:rStyle w:val="Hyperlink"/>
          <w:noProof/>
        </w:rPr>
      </w:r>
      <w:r w:rsidRPr="007E538A">
        <w:rPr>
          <w:rStyle w:val="Hyperlink"/>
          <w:noProof/>
        </w:rPr>
        <w:fldChar w:fldCharType="separate"/>
      </w:r>
      <w:r w:rsidRPr="007E538A">
        <w:rPr>
          <w:rStyle w:val="Hyperlink"/>
          <w:noProof/>
        </w:rPr>
        <w:t>Asdf tukaj opiši vse nivoje procesiranja</w:t>
      </w:r>
      <w:r>
        <w:rPr>
          <w:noProof/>
          <w:webHidden/>
        </w:rPr>
        <w:tab/>
      </w:r>
      <w:r>
        <w:rPr>
          <w:noProof/>
          <w:webHidden/>
        </w:rPr>
        <w:fldChar w:fldCharType="begin"/>
      </w:r>
      <w:r>
        <w:rPr>
          <w:noProof/>
          <w:webHidden/>
        </w:rPr>
        <w:instrText xml:space="preserve"> PAGEREF _Toc66545722 \h </w:instrText>
      </w:r>
      <w:r>
        <w:rPr>
          <w:noProof/>
          <w:webHidden/>
        </w:rPr>
      </w:r>
      <w:r>
        <w:rPr>
          <w:noProof/>
          <w:webHidden/>
        </w:rPr>
        <w:fldChar w:fldCharType="separate"/>
      </w:r>
      <w:r>
        <w:rPr>
          <w:noProof/>
          <w:webHidden/>
        </w:rPr>
        <w:t>7</w:t>
      </w:r>
      <w:r>
        <w:rPr>
          <w:noProof/>
          <w:webHidden/>
        </w:rPr>
        <w:fldChar w:fldCharType="end"/>
      </w:r>
      <w:r w:rsidRPr="007E538A">
        <w:rPr>
          <w:rStyle w:val="Hyperlink"/>
          <w:noProof/>
        </w:rPr>
        <w:fldChar w:fldCharType="end"/>
      </w:r>
    </w:p>
    <w:p w14:paraId="0C8577B7" w14:textId="40FBF657" w:rsidR="00EE2624" w:rsidRDefault="00EE2624">
      <w:pPr>
        <w:pStyle w:val="TOC3"/>
        <w:tabs>
          <w:tab w:val="left" w:pos="1440"/>
          <w:tab w:val="right" w:leader="dot" w:pos="8776"/>
        </w:tabs>
        <w:rPr>
          <w:rFonts w:asciiTheme="minorHAnsi" w:eastAsiaTheme="minorEastAsia" w:hAnsiTheme="minorHAnsi"/>
          <w:noProof/>
          <w:lang w:val="en-SI" w:eastAsia="en-GB"/>
        </w:rPr>
      </w:pPr>
      <w:hyperlink w:anchor="_Toc66545723" w:history="1">
        <w:r w:rsidRPr="007E538A">
          <w:rPr>
            <w:rStyle w:val="Hyperlink"/>
            <w:noProof/>
          </w:rPr>
          <w:t>2.2.2</w:t>
        </w:r>
        <w:r>
          <w:rPr>
            <w:rFonts w:asciiTheme="minorHAnsi" w:eastAsiaTheme="minorEastAsia" w:hAnsiTheme="minorHAnsi"/>
            <w:noProof/>
            <w:lang w:val="en-SI" w:eastAsia="en-GB"/>
          </w:rPr>
          <w:tab/>
        </w:r>
        <w:r w:rsidRPr="007E538A">
          <w:rPr>
            <w:rStyle w:val="Hyperlink"/>
            <w:noProof/>
          </w:rPr>
          <w:t>SentinelHub</w:t>
        </w:r>
        <w:r>
          <w:rPr>
            <w:noProof/>
            <w:webHidden/>
          </w:rPr>
          <w:tab/>
        </w:r>
        <w:r>
          <w:rPr>
            <w:noProof/>
            <w:webHidden/>
          </w:rPr>
          <w:fldChar w:fldCharType="begin"/>
        </w:r>
        <w:r>
          <w:rPr>
            <w:noProof/>
            <w:webHidden/>
          </w:rPr>
          <w:instrText xml:space="preserve"> PAGEREF _Toc66545723 \h </w:instrText>
        </w:r>
        <w:r>
          <w:rPr>
            <w:noProof/>
            <w:webHidden/>
          </w:rPr>
        </w:r>
        <w:r>
          <w:rPr>
            <w:noProof/>
            <w:webHidden/>
          </w:rPr>
          <w:fldChar w:fldCharType="separate"/>
        </w:r>
        <w:r>
          <w:rPr>
            <w:noProof/>
            <w:webHidden/>
          </w:rPr>
          <w:t>8</w:t>
        </w:r>
        <w:r>
          <w:rPr>
            <w:noProof/>
            <w:webHidden/>
          </w:rPr>
          <w:fldChar w:fldCharType="end"/>
        </w:r>
      </w:hyperlink>
    </w:p>
    <w:p w14:paraId="774E58B5" w14:textId="4D3071E4" w:rsidR="00EE2624" w:rsidRDefault="00EE2624">
      <w:pPr>
        <w:pStyle w:val="TOC2"/>
        <w:rPr>
          <w:rFonts w:asciiTheme="minorHAnsi" w:eastAsiaTheme="minorEastAsia" w:hAnsiTheme="minorHAnsi"/>
          <w:b w:val="0"/>
          <w:lang w:val="en-SI" w:eastAsia="en-GB"/>
        </w:rPr>
      </w:pPr>
      <w:hyperlink w:anchor="_Toc66545724" w:history="1">
        <w:r w:rsidRPr="007E538A">
          <w:rPr>
            <w:rStyle w:val="Hyperlink"/>
          </w:rPr>
          <w:t>2.3</w:t>
        </w:r>
        <w:r>
          <w:rPr>
            <w:rFonts w:asciiTheme="minorHAnsi" w:eastAsiaTheme="minorEastAsia" w:hAnsiTheme="minorHAnsi"/>
            <w:b w:val="0"/>
            <w:lang w:val="en-SI" w:eastAsia="en-GB"/>
          </w:rPr>
          <w:tab/>
        </w:r>
        <w:r w:rsidRPr="007E538A">
          <w:rPr>
            <w:rStyle w:val="Hyperlink"/>
          </w:rPr>
          <w:t>Procesiranje satelitskih posnetkov</w:t>
        </w:r>
        <w:r>
          <w:rPr>
            <w:webHidden/>
          </w:rPr>
          <w:tab/>
        </w:r>
        <w:r>
          <w:rPr>
            <w:webHidden/>
          </w:rPr>
          <w:fldChar w:fldCharType="begin"/>
        </w:r>
        <w:r>
          <w:rPr>
            <w:webHidden/>
          </w:rPr>
          <w:instrText xml:space="preserve"> PAGEREF _Toc66545724 \h </w:instrText>
        </w:r>
        <w:r>
          <w:rPr>
            <w:webHidden/>
          </w:rPr>
        </w:r>
        <w:r>
          <w:rPr>
            <w:webHidden/>
          </w:rPr>
          <w:fldChar w:fldCharType="separate"/>
        </w:r>
        <w:r>
          <w:rPr>
            <w:webHidden/>
          </w:rPr>
          <w:t>9</w:t>
        </w:r>
        <w:r>
          <w:rPr>
            <w:webHidden/>
          </w:rPr>
          <w:fldChar w:fldCharType="end"/>
        </w:r>
      </w:hyperlink>
    </w:p>
    <w:p w14:paraId="13ADFE8F" w14:textId="38D273DD" w:rsidR="00EE2624" w:rsidRDefault="00EE2624">
      <w:pPr>
        <w:pStyle w:val="TOC2"/>
        <w:rPr>
          <w:rFonts w:asciiTheme="minorHAnsi" w:eastAsiaTheme="minorEastAsia" w:hAnsiTheme="minorHAnsi"/>
          <w:b w:val="0"/>
          <w:lang w:val="en-SI" w:eastAsia="en-GB"/>
        </w:rPr>
      </w:pPr>
      <w:hyperlink w:anchor="_Toc66545725" w:history="1">
        <w:r w:rsidRPr="007E538A">
          <w:rPr>
            <w:rStyle w:val="Hyperlink"/>
          </w:rPr>
          <w:t>2.4</w:t>
        </w:r>
        <w:r>
          <w:rPr>
            <w:rFonts w:asciiTheme="minorHAnsi" w:eastAsiaTheme="minorEastAsia" w:hAnsiTheme="minorHAnsi"/>
            <w:b w:val="0"/>
            <w:lang w:val="en-SI" w:eastAsia="en-GB"/>
          </w:rPr>
          <w:tab/>
        </w:r>
        <w:r w:rsidRPr="007E538A">
          <w:rPr>
            <w:rStyle w:val="Hyperlink"/>
          </w:rPr>
          <w:t>Ocenjevanje pridobljenih informacij</w:t>
        </w:r>
        <w:r>
          <w:rPr>
            <w:webHidden/>
          </w:rPr>
          <w:tab/>
        </w:r>
        <w:r>
          <w:rPr>
            <w:webHidden/>
          </w:rPr>
          <w:fldChar w:fldCharType="begin"/>
        </w:r>
        <w:r>
          <w:rPr>
            <w:webHidden/>
          </w:rPr>
          <w:instrText xml:space="preserve"> PAGEREF _Toc66545725 \h </w:instrText>
        </w:r>
        <w:r>
          <w:rPr>
            <w:webHidden/>
          </w:rPr>
        </w:r>
        <w:r>
          <w:rPr>
            <w:webHidden/>
          </w:rPr>
          <w:fldChar w:fldCharType="separate"/>
        </w:r>
        <w:r>
          <w:rPr>
            <w:webHidden/>
          </w:rPr>
          <w:t>9</w:t>
        </w:r>
        <w:r>
          <w:rPr>
            <w:webHidden/>
          </w:rPr>
          <w:fldChar w:fldCharType="end"/>
        </w:r>
      </w:hyperlink>
    </w:p>
    <w:p w14:paraId="150B6F85" w14:textId="66828E5D" w:rsidR="00EE2624" w:rsidRDefault="00EE2624">
      <w:pPr>
        <w:pStyle w:val="TOC2"/>
        <w:rPr>
          <w:rFonts w:asciiTheme="minorHAnsi" w:eastAsiaTheme="minorEastAsia" w:hAnsiTheme="minorHAnsi"/>
          <w:b w:val="0"/>
          <w:lang w:val="en-SI" w:eastAsia="en-GB"/>
        </w:rPr>
      </w:pPr>
      <w:hyperlink w:anchor="_Toc66545726" w:history="1">
        <w:r w:rsidRPr="007E538A">
          <w:rPr>
            <w:rStyle w:val="Hyperlink"/>
          </w:rPr>
          <w:t>2.5</w:t>
        </w:r>
        <w:r>
          <w:rPr>
            <w:rFonts w:asciiTheme="minorHAnsi" w:eastAsiaTheme="minorEastAsia" w:hAnsiTheme="minorHAnsi"/>
            <w:b w:val="0"/>
            <w:lang w:val="en-SI" w:eastAsia="en-GB"/>
          </w:rPr>
          <w:tab/>
        </w:r>
        <w:r w:rsidRPr="007E538A">
          <w:rPr>
            <w:rStyle w:val="Hyperlink"/>
          </w:rPr>
          <w:t>Obogatitev napovedovalnega modela</w:t>
        </w:r>
        <w:r>
          <w:rPr>
            <w:webHidden/>
          </w:rPr>
          <w:tab/>
        </w:r>
        <w:r>
          <w:rPr>
            <w:webHidden/>
          </w:rPr>
          <w:fldChar w:fldCharType="begin"/>
        </w:r>
        <w:r>
          <w:rPr>
            <w:webHidden/>
          </w:rPr>
          <w:instrText xml:space="preserve"> PAGEREF _Toc66545726 \h </w:instrText>
        </w:r>
        <w:r>
          <w:rPr>
            <w:webHidden/>
          </w:rPr>
        </w:r>
        <w:r>
          <w:rPr>
            <w:webHidden/>
          </w:rPr>
          <w:fldChar w:fldCharType="separate"/>
        </w:r>
        <w:r>
          <w:rPr>
            <w:webHidden/>
          </w:rPr>
          <w:t>9</w:t>
        </w:r>
        <w:r>
          <w:rPr>
            <w:webHidden/>
          </w:rPr>
          <w:fldChar w:fldCharType="end"/>
        </w:r>
      </w:hyperlink>
    </w:p>
    <w:p w14:paraId="72C2044D" w14:textId="5BBBBD52" w:rsidR="00EE2624" w:rsidRDefault="00EE2624">
      <w:pPr>
        <w:pStyle w:val="TOC2"/>
        <w:rPr>
          <w:rFonts w:asciiTheme="minorHAnsi" w:eastAsiaTheme="minorEastAsia" w:hAnsiTheme="minorHAnsi"/>
          <w:b w:val="0"/>
          <w:lang w:val="en-SI" w:eastAsia="en-GB"/>
        </w:rPr>
      </w:pPr>
      <w:hyperlink w:anchor="_Toc66545727" w:history="1">
        <w:r w:rsidRPr="007E538A">
          <w:rPr>
            <w:rStyle w:val="Hyperlink"/>
          </w:rPr>
          <w:t>2.6</w:t>
        </w:r>
        <w:r>
          <w:rPr>
            <w:rFonts w:asciiTheme="minorHAnsi" w:eastAsiaTheme="minorEastAsia" w:hAnsiTheme="minorHAnsi"/>
            <w:b w:val="0"/>
            <w:lang w:val="en-SI" w:eastAsia="en-GB"/>
          </w:rPr>
          <w:tab/>
        </w:r>
        <w:r w:rsidRPr="007E538A">
          <w:rPr>
            <w:rStyle w:val="Hyperlink"/>
          </w:rPr>
          <w:t>Zamenjava merilcev vode</w:t>
        </w:r>
        <w:r>
          <w:rPr>
            <w:webHidden/>
          </w:rPr>
          <w:tab/>
        </w:r>
        <w:r>
          <w:rPr>
            <w:webHidden/>
          </w:rPr>
          <w:fldChar w:fldCharType="begin"/>
        </w:r>
        <w:r>
          <w:rPr>
            <w:webHidden/>
          </w:rPr>
          <w:instrText xml:space="preserve"> PAGEREF _Toc66545727 \h </w:instrText>
        </w:r>
        <w:r>
          <w:rPr>
            <w:webHidden/>
          </w:rPr>
        </w:r>
        <w:r>
          <w:rPr>
            <w:webHidden/>
          </w:rPr>
          <w:fldChar w:fldCharType="separate"/>
        </w:r>
        <w:r>
          <w:rPr>
            <w:webHidden/>
          </w:rPr>
          <w:t>9</w:t>
        </w:r>
        <w:r>
          <w:rPr>
            <w:webHidden/>
          </w:rPr>
          <w:fldChar w:fldCharType="end"/>
        </w:r>
      </w:hyperlink>
    </w:p>
    <w:p w14:paraId="182BE6A6" w14:textId="1F0F2961" w:rsidR="00EE2624" w:rsidRDefault="00EE2624">
      <w:pPr>
        <w:pStyle w:val="TOC1"/>
        <w:rPr>
          <w:rFonts w:asciiTheme="minorHAnsi" w:eastAsiaTheme="minorEastAsia" w:hAnsiTheme="minorHAnsi"/>
          <w:b w:val="0"/>
          <w:lang w:val="en-SI" w:eastAsia="en-GB"/>
        </w:rPr>
      </w:pPr>
      <w:hyperlink w:anchor="_Toc66545728" w:history="1">
        <w:r w:rsidRPr="007E538A">
          <w:rPr>
            <w:rStyle w:val="Hyperlink"/>
          </w:rPr>
          <w:t>SKLEP</w:t>
        </w:r>
        <w:r>
          <w:rPr>
            <w:webHidden/>
          </w:rPr>
          <w:tab/>
        </w:r>
        <w:r>
          <w:rPr>
            <w:webHidden/>
          </w:rPr>
          <w:fldChar w:fldCharType="begin"/>
        </w:r>
        <w:r>
          <w:rPr>
            <w:webHidden/>
          </w:rPr>
          <w:instrText xml:space="preserve"> PAGEREF _Toc66545728 \h </w:instrText>
        </w:r>
        <w:r>
          <w:rPr>
            <w:webHidden/>
          </w:rPr>
        </w:r>
        <w:r>
          <w:rPr>
            <w:webHidden/>
          </w:rPr>
          <w:fldChar w:fldCharType="separate"/>
        </w:r>
        <w:r>
          <w:rPr>
            <w:webHidden/>
          </w:rPr>
          <w:t>11</w:t>
        </w:r>
        <w:r>
          <w:rPr>
            <w:webHidden/>
          </w:rPr>
          <w:fldChar w:fldCharType="end"/>
        </w:r>
      </w:hyperlink>
    </w:p>
    <w:p w14:paraId="673C3EB3" w14:textId="2665FC36" w:rsidR="00EE2624" w:rsidRDefault="00EE2624">
      <w:pPr>
        <w:pStyle w:val="TOC1"/>
        <w:rPr>
          <w:rFonts w:asciiTheme="minorHAnsi" w:eastAsiaTheme="minorEastAsia" w:hAnsiTheme="minorHAnsi"/>
          <w:b w:val="0"/>
          <w:lang w:val="en-SI" w:eastAsia="en-GB"/>
        </w:rPr>
      </w:pPr>
      <w:hyperlink w:anchor="_Toc66545729" w:history="1">
        <w:r w:rsidRPr="007E538A">
          <w:rPr>
            <w:rStyle w:val="Hyperlink"/>
          </w:rPr>
          <w:t>LITERATURA IN VIRI</w:t>
        </w:r>
        <w:r>
          <w:rPr>
            <w:webHidden/>
          </w:rPr>
          <w:tab/>
        </w:r>
        <w:r>
          <w:rPr>
            <w:webHidden/>
          </w:rPr>
          <w:fldChar w:fldCharType="begin"/>
        </w:r>
        <w:r>
          <w:rPr>
            <w:webHidden/>
          </w:rPr>
          <w:instrText xml:space="preserve"> PAGEREF _Toc66545729 \h </w:instrText>
        </w:r>
        <w:r>
          <w:rPr>
            <w:webHidden/>
          </w:rPr>
        </w:r>
        <w:r>
          <w:rPr>
            <w:webHidden/>
          </w:rPr>
          <w:fldChar w:fldCharType="separate"/>
        </w:r>
        <w:r>
          <w:rPr>
            <w:webHidden/>
          </w:rPr>
          <w:t>12</w:t>
        </w:r>
        <w:r>
          <w:rPr>
            <w:webHidden/>
          </w:rPr>
          <w:fldChar w:fldCharType="end"/>
        </w:r>
      </w:hyperlink>
    </w:p>
    <w:p w14:paraId="0D3E5569" w14:textId="5F4DB854" w:rsidR="00EE2624" w:rsidRDefault="00EE2624">
      <w:pPr>
        <w:pStyle w:val="TOC1"/>
        <w:rPr>
          <w:rFonts w:asciiTheme="minorHAnsi" w:eastAsiaTheme="minorEastAsia" w:hAnsiTheme="minorHAnsi"/>
          <w:b w:val="0"/>
          <w:lang w:val="en-SI" w:eastAsia="en-GB"/>
        </w:rPr>
      </w:pPr>
      <w:hyperlink w:anchor="_Toc66545730" w:history="1">
        <w:r w:rsidRPr="007E538A">
          <w:rPr>
            <w:rStyle w:val="Hyperlink"/>
          </w:rPr>
          <w:t>PRILOGE</w:t>
        </w:r>
        <w:r>
          <w:rPr>
            <w:webHidden/>
          </w:rPr>
          <w:tab/>
        </w:r>
        <w:r>
          <w:rPr>
            <w:webHidden/>
          </w:rPr>
          <w:fldChar w:fldCharType="begin"/>
        </w:r>
        <w:r>
          <w:rPr>
            <w:webHidden/>
          </w:rPr>
          <w:instrText xml:space="preserve"> PAGEREF _Toc66545730 \h </w:instrText>
        </w:r>
        <w:r>
          <w:rPr>
            <w:webHidden/>
          </w:rPr>
        </w:r>
        <w:r>
          <w:rPr>
            <w:webHidden/>
          </w:rPr>
          <w:fldChar w:fldCharType="separate"/>
        </w:r>
        <w:r>
          <w:rPr>
            <w:webHidden/>
          </w:rPr>
          <w:t>13</w:t>
        </w:r>
        <w:r>
          <w:rPr>
            <w:webHidden/>
          </w:rPr>
          <w:fldChar w:fldCharType="end"/>
        </w:r>
      </w:hyperlink>
    </w:p>
    <w:p w14:paraId="263D3A31" w14:textId="2B5F64B4"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0D1A70B0" w14:textId="43CBBBD5"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531645" w:history="1">
        <w:r w:rsidR="00497424" w:rsidRPr="00A97368">
          <w:rPr>
            <w:rStyle w:val="Hyperlink"/>
            <w:noProof/>
          </w:rPr>
          <w:t>Tabela 1: Tehnični podatki optičnih senzorjev na satelitu Sentinel-2</w:t>
        </w:r>
        <w:r w:rsidR="00497424">
          <w:rPr>
            <w:noProof/>
            <w:webHidden/>
          </w:rPr>
          <w:tab/>
        </w:r>
        <w:r w:rsidR="00497424">
          <w:rPr>
            <w:noProof/>
            <w:webHidden/>
          </w:rPr>
          <w:fldChar w:fldCharType="begin"/>
        </w:r>
        <w:r w:rsidR="00497424">
          <w:rPr>
            <w:noProof/>
            <w:webHidden/>
          </w:rPr>
          <w:instrText xml:space="preserve"> PAGEREF _Toc66531645 \h </w:instrText>
        </w:r>
        <w:r w:rsidR="00497424">
          <w:rPr>
            <w:noProof/>
            <w:webHidden/>
          </w:rPr>
        </w:r>
        <w:r w:rsidR="00497424">
          <w:rPr>
            <w:noProof/>
            <w:webHidden/>
          </w:rPr>
          <w:fldChar w:fldCharType="separate"/>
        </w:r>
        <w:r w:rsidR="00497424">
          <w:rPr>
            <w:noProof/>
            <w:webHidden/>
          </w:rPr>
          <w:t>7</w:t>
        </w:r>
        <w:r w:rsidR="00497424">
          <w:rPr>
            <w:noProof/>
            <w:webHidden/>
          </w:rPr>
          <w:fldChar w:fldCharType="end"/>
        </w:r>
      </w:hyperlink>
    </w:p>
    <w:p w14:paraId="1A14A0D0" w14:textId="4A61C6DC"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4D58DB34" w14:textId="509EDDE5"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531650" w:history="1">
        <w:r w:rsidR="00497424" w:rsidRPr="00F20C74">
          <w:rPr>
            <w:rStyle w:val="Hyperlink"/>
            <w:noProof/>
          </w:rPr>
          <w:t>Slika 1: Prikaz opazovanega zemeljskega površka z strani satelita Sentinel-2</w:t>
        </w:r>
        <w:r w:rsidR="00497424">
          <w:rPr>
            <w:noProof/>
            <w:webHidden/>
          </w:rPr>
          <w:tab/>
        </w:r>
        <w:r w:rsidR="00497424">
          <w:rPr>
            <w:noProof/>
            <w:webHidden/>
          </w:rPr>
          <w:fldChar w:fldCharType="begin"/>
        </w:r>
        <w:r w:rsidR="00497424">
          <w:rPr>
            <w:noProof/>
            <w:webHidden/>
          </w:rPr>
          <w:instrText xml:space="preserve"> PAGEREF _Toc66531650 \h </w:instrText>
        </w:r>
        <w:r w:rsidR="00497424">
          <w:rPr>
            <w:noProof/>
            <w:webHidden/>
          </w:rPr>
        </w:r>
        <w:r w:rsidR="00497424">
          <w:rPr>
            <w:noProof/>
            <w:webHidden/>
          </w:rPr>
          <w:fldChar w:fldCharType="separate"/>
        </w:r>
        <w:r w:rsidR="00497424">
          <w:rPr>
            <w:noProof/>
            <w:webHidden/>
          </w:rPr>
          <w:t>7</w:t>
        </w:r>
        <w:r w:rsidR="00497424">
          <w:rPr>
            <w:noProof/>
            <w:webHidden/>
          </w:rPr>
          <w:fldChar w:fldCharType="end"/>
        </w:r>
      </w:hyperlink>
    </w:p>
    <w:p w14:paraId="16D9DC1E" w14:textId="64DE4722"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497424">
      <w:pPr>
        <w:pStyle w:val="TableofFigures"/>
        <w:tabs>
          <w:tab w:val="right" w:leader="dot" w:pos="8776"/>
        </w:tabs>
        <w:rPr>
          <w:rFonts w:asciiTheme="minorHAnsi" w:eastAsiaTheme="minorEastAsia" w:hAnsiTheme="minorHAnsi"/>
          <w:noProof/>
          <w:lang w:val="en-SI" w:eastAsia="en-GB"/>
        </w:rPr>
      </w:pPr>
      <w:hyperlink w:anchor="_Toc66531637" w:history="1">
        <w:r w:rsidRPr="001B72D2">
          <w:rPr>
            <w:rStyle w:val="Hyperlink"/>
            <w:noProof/>
          </w:rPr>
          <w:t>Priloga 2: Ad vidit illud quaerendum eam. Aliquid pertinacia at usu.</w:t>
        </w:r>
        <w:r>
          <w:rPr>
            <w:noProof/>
            <w:webHidden/>
          </w:rPr>
          <w:tab/>
        </w:r>
        <w:r>
          <w:rPr>
            <w:noProof/>
            <w:webHidden/>
          </w:rPr>
          <w:fldChar w:fldCharType="begin"/>
        </w:r>
        <w:r>
          <w:rPr>
            <w:noProof/>
            <w:webHidden/>
          </w:rPr>
          <w:instrText xml:space="preserve"> PAGEREF _Toc66531637 \h </w:instrText>
        </w:r>
        <w:r>
          <w:rPr>
            <w:noProof/>
            <w:webHidden/>
          </w:rPr>
        </w:r>
        <w:r>
          <w:rPr>
            <w:noProof/>
            <w:webHidden/>
          </w:rPr>
          <w:fldChar w:fldCharType="separate"/>
        </w:r>
        <w:r>
          <w:rPr>
            <w:noProof/>
            <w:webHidden/>
          </w:rPr>
          <w:t>2</w:t>
        </w:r>
        <w:r>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29E1FA24"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5D45FC16" w14:textId="570B0CBF" w:rsidR="007628E2" w:rsidRDefault="007628E2" w:rsidP="002E1847">
      <w:pPr>
        <w:spacing w:after="0"/>
        <w:jc w:val="left"/>
      </w:pPr>
      <w:r w:rsidRPr="007628E2">
        <w:rPr>
          <w:b/>
          <w:bCs/>
        </w:rPr>
        <w:t>EO</w:t>
      </w:r>
      <w:r>
        <w:t xml:space="preserve"> – (angl. Earth Observation); opazovanje zemlje</w:t>
      </w:r>
    </w:p>
    <w:p w14:paraId="34BDFD3D" w14:textId="620B3B55" w:rsidR="0076682E" w:rsidRDefault="0076682E" w:rsidP="002E1847">
      <w:pPr>
        <w:spacing w:after="0"/>
        <w:jc w:val="left"/>
      </w:pPr>
      <w:r w:rsidRPr="0076682E">
        <w:rPr>
          <w:b/>
          <w:bCs/>
        </w:rPr>
        <w:t>API</w:t>
      </w:r>
      <w:r>
        <w:t xml:space="preserve"> – (angl. Application Programming Interface); vmesnik uporabniškega programa</w:t>
      </w:r>
    </w:p>
    <w:p w14:paraId="63F02470" w14:textId="762DF4BE" w:rsidR="00455F61" w:rsidRDefault="00455F61" w:rsidP="002E1847">
      <w:pPr>
        <w:spacing w:after="0"/>
        <w:jc w:val="left"/>
      </w:pPr>
      <w:r w:rsidRPr="00455F61">
        <w:rPr>
          <w:b/>
          <w:bCs/>
        </w:rPr>
        <w:t>SDK</w:t>
      </w:r>
      <w:r>
        <w:t xml:space="preserve"> – (angl. Software Development Kit); </w:t>
      </w:r>
      <w:r w:rsidR="004C1EC9">
        <w:t>paket</w:t>
      </w:r>
      <w:r>
        <w:t xml:space="preserve"> za </w:t>
      </w:r>
      <w:r w:rsidR="00234947">
        <w:t>razvoj</w:t>
      </w:r>
      <w:r>
        <w:t xml:space="preserve"> programske opreme</w:t>
      </w:r>
    </w:p>
    <w:p w14:paraId="2B37B506" w14:textId="71B0A12F" w:rsidR="0076682E" w:rsidRDefault="00AB5114" w:rsidP="00AB5114">
      <w:r w:rsidRPr="00AB5114">
        <w:rPr>
          <w:b/>
          <w:bCs/>
        </w:rPr>
        <w:t>REST</w:t>
      </w:r>
      <w:r>
        <w:t xml:space="preserve"> – (angl. </w:t>
      </w:r>
      <w:r w:rsidRPr="00AB5114">
        <w:t xml:space="preserve">Representational </w:t>
      </w:r>
      <w:r>
        <w:t>S</w:t>
      </w:r>
      <w:r w:rsidRPr="00AB5114">
        <w:t xml:space="preserve">tate </w:t>
      </w:r>
      <w:r>
        <w:t>T</w:t>
      </w:r>
      <w:r w:rsidRPr="00AB5114">
        <w:t>ransfer</w:t>
      </w:r>
      <w:r>
        <w:t xml:space="preserve">); </w:t>
      </w:r>
      <w:r w:rsidR="001E04A7">
        <w:t>način interoperabilnosti med računalniškimi sistemi</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8"/>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545714"/>
      <w:r>
        <w:rPr>
          <w:noProof/>
        </w:rPr>
        <w:lastRenderedPageBreak/>
        <w:t>UVOD</w:t>
      </w:r>
      <w:bookmarkEnd w:id="0"/>
    </w:p>
    <w:p w14:paraId="64E88A84" w14:textId="2603C55F"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604B61B2" w14:textId="77777777" w:rsidR="004C5AAF" w:rsidRDefault="004C5AAF">
      <w:pPr>
        <w:rPr>
          <w:rFonts w:eastAsiaTheme="majorEastAsia" w:cstheme="majorBidi"/>
          <w:b/>
          <w:caps/>
          <w:noProof/>
          <w:sz w:val="28"/>
          <w:szCs w:val="32"/>
        </w:rPr>
      </w:pPr>
      <w:bookmarkStart w:id="1" w:name="_Toc478583696"/>
      <w:r>
        <w:rPr>
          <w:noProof/>
        </w:rPr>
        <w:br w:type="page"/>
      </w:r>
    </w:p>
    <w:p w14:paraId="06BCC33D" w14:textId="52630F0F" w:rsidR="009D3451" w:rsidRDefault="00ED1E05" w:rsidP="0005130D">
      <w:pPr>
        <w:pStyle w:val="Heading1"/>
      </w:pPr>
      <w:bookmarkStart w:id="2" w:name="_Toc66545715"/>
      <w:bookmarkEnd w:id="1"/>
      <w:r>
        <w:lastRenderedPageBreak/>
        <w:t>RAZVOJ NAPOVEDOVALNEGA MODELA</w:t>
      </w:r>
      <w:bookmarkEnd w:id="2"/>
    </w:p>
    <w:p w14:paraId="129A9DDB" w14:textId="77777777" w:rsidR="0005130D" w:rsidRDefault="0005130D" w:rsidP="0005130D">
      <w:r>
        <w:t>Adhuc aperiam nam an. Ut vis unum libris cotidieque, tincidunt disputando ne eos. Nec ex viderer disputando. At summo veritus omittam mei, no copiosae signiferumque eum. Dicta dolorum ex per, mei convenire repudiandae ullamcorper ei. At eos verear salutatus, deleniti eleifend similique vel ad.</w:t>
      </w:r>
    </w:p>
    <w:p w14:paraId="22EF967F" w14:textId="0F0BEA53" w:rsidR="0005130D" w:rsidRDefault="00D55E2D" w:rsidP="0005130D">
      <w:pPr>
        <w:pStyle w:val="Heading2"/>
      </w:pPr>
      <w:bookmarkStart w:id="3" w:name="_Toc66545716"/>
      <w:r>
        <w:t>Analiza surovih podatkov</w:t>
      </w:r>
      <w:bookmarkEnd w:id="3"/>
    </w:p>
    <w:p w14:paraId="5C6D4D9E" w14:textId="77777777" w:rsidR="0005130D" w:rsidRDefault="0005130D" w:rsidP="0005130D">
      <w:r>
        <w:t>Ex pri habeo elaboraret. Per purto indoctum an, eu per vide oporteat tractatos, unum percipit vulputate ex quo. Per ex movet repudiandae, eos id amet nominati necessitatibus, mea ei vocibus consectetuer conclusionemque. Vix virtute consequat dissentiunt ei, usu quando laboramus ex, no cum persius mentitum. Ea pri minim paulo veritus, meis voluptatibus est no. No propriae petentium vis.</w:t>
      </w:r>
    </w:p>
    <w:p w14:paraId="1BB322F4" w14:textId="77777777" w:rsidR="0005130D" w:rsidRDefault="0005130D" w:rsidP="0005130D">
      <w:pPr>
        <w:pStyle w:val="Heading3"/>
      </w:pPr>
      <w:bookmarkStart w:id="4" w:name="_Toc478583700"/>
      <w:bookmarkStart w:id="5" w:name="_Toc66545717"/>
      <w:r>
        <w:t>Poglavje 2.1.1</w:t>
      </w:r>
      <w:bookmarkEnd w:id="4"/>
      <w:bookmarkEnd w:id="5"/>
    </w:p>
    <w:p w14:paraId="4250A9CE" w14:textId="77777777" w:rsidR="0005130D" w:rsidRDefault="0005130D" w:rsidP="0005130D">
      <w:r>
        <w:t>Duo ea quem sint, mentitum assentior instructior id mea, dico debet ancillae sea ea. Te stet soluta libris mel, movet dictas ut sea. Id cum tollit fastidii argumentum, accusata scripserit mea ne. Eum ne assum aliquam consectetuer, dolores intellegebat ea vis. Nam at mentitum assentior.</w:t>
      </w:r>
    </w:p>
    <w:p w14:paraId="5C54EFE9" w14:textId="2E87D2BC" w:rsidR="00787CE8" w:rsidRDefault="002425A4" w:rsidP="0005130D">
      <w:r>
        <w:t>Pri pertinax maluisset te:</w:t>
      </w:r>
    </w:p>
    <w:p w14:paraId="2D275F60" w14:textId="77777777" w:rsidR="0005130D" w:rsidRDefault="002425A4" w:rsidP="002425A4">
      <w:pPr>
        <w:pStyle w:val="Seznam-alineje"/>
      </w:pPr>
      <w:r>
        <w:t>I</w:t>
      </w:r>
      <w:r w:rsidR="0005130D">
        <w:t>udico doming legimus ex vix. Graece postea dissentias eu mel, nec noster iriure persius an. Duo dicant diceret inimicus ad, eam ex justo aliquid inciderint. Magna appareat facilisis mei ei.</w:t>
      </w:r>
    </w:p>
    <w:p w14:paraId="5A82A1D1" w14:textId="77777777" w:rsidR="002425A4" w:rsidRDefault="0005130D" w:rsidP="002425A4">
      <w:pPr>
        <w:pStyle w:val="Seznam-alineje"/>
      </w:pPr>
      <w:r>
        <w:t xml:space="preserve">Ei his populo sadipscing, per audiam fastidii dissentiet ut. Vis no appetere disputationi delicatissimi, mei ad falli aperiri pertinacia, ex probo feugait pri. </w:t>
      </w:r>
    </w:p>
    <w:p w14:paraId="6086B4C0" w14:textId="77777777" w:rsidR="0005130D" w:rsidRDefault="0005130D" w:rsidP="002425A4">
      <w:pPr>
        <w:pStyle w:val="Seznam-alineje"/>
      </w:pPr>
      <w:r>
        <w:t>In idque tempor duo. Invidunt salutatus sea ad. Eam harum ridens et. Pri ad errem dictas gubergren.</w:t>
      </w:r>
    </w:p>
    <w:p w14:paraId="1CBEB7EF" w14:textId="77777777" w:rsidR="00951E91" w:rsidRDefault="00951E91">
      <w:pPr>
        <w:rPr>
          <w:rFonts w:eastAsiaTheme="majorEastAsia" w:cstheme="majorBidi"/>
          <w:b/>
          <w:caps/>
          <w:sz w:val="28"/>
          <w:szCs w:val="32"/>
        </w:rPr>
      </w:pPr>
      <w:r>
        <w:br w:type="page"/>
      </w:r>
    </w:p>
    <w:p w14:paraId="738EBFE4" w14:textId="0554AEB3" w:rsidR="002425A4" w:rsidRDefault="00C20C64" w:rsidP="002425A4">
      <w:pPr>
        <w:pStyle w:val="Heading1"/>
      </w:pPr>
      <w:bookmarkStart w:id="6" w:name="_Toc66545718"/>
      <w:r>
        <w:lastRenderedPageBreak/>
        <w:t>SATELITSKI POSNETKI</w:t>
      </w:r>
      <w:bookmarkEnd w:id="6"/>
    </w:p>
    <w:p w14:paraId="75FECF37" w14:textId="5489B822"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AD08F4">
        <w:t>jih</w:t>
      </w:r>
      <w:r w:rsidR="00794291">
        <w:t xml:space="preserve"> </w:t>
      </w:r>
      <w:r w:rsidR="00F21007">
        <w:t>popolnoma</w:t>
      </w:r>
      <w:r w:rsidR="00A123C4">
        <w:t xml:space="preserve"> nadomestili</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2DA229A5" w14:textId="0133D710" w:rsidR="00ED780D" w:rsidRDefault="00E20510">
      <w:pPr>
        <w:rPr>
          <w:rFonts w:eastAsiaTheme="majorEastAsia" w:cstheme="majorBidi"/>
          <w:b/>
          <w:szCs w:val="26"/>
        </w:rPr>
      </w:pPr>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r w:rsidR="00ED780D">
        <w:br w:type="page"/>
      </w:r>
    </w:p>
    <w:p w14:paraId="45018BAE" w14:textId="50435785" w:rsidR="00D56476" w:rsidRDefault="00F610C7" w:rsidP="00361172">
      <w:pPr>
        <w:pStyle w:val="Heading2"/>
        <w:spacing w:before="0"/>
      </w:pPr>
      <w:bookmarkStart w:id="7" w:name="_Toc66545719"/>
      <w:r>
        <w:lastRenderedPageBreak/>
        <w:t xml:space="preserve">Satelita </w:t>
      </w:r>
      <w:r w:rsidR="00F65092">
        <w:t>Sentinel-2</w:t>
      </w:r>
      <w:bookmarkEnd w:id="7"/>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6170B4AC" w:rsidR="00ED709F" w:rsidRDefault="00ED709F" w:rsidP="00ED709F">
      <w:pPr>
        <w:pStyle w:val="Caption"/>
        <w:keepNext/>
      </w:pPr>
      <w:bookmarkStart w:id="8" w:name="_Toc66531650"/>
      <w:r>
        <w:t xml:space="preserve">Slika </w:t>
      </w:r>
      <w:r>
        <w:fldChar w:fldCharType="begin"/>
      </w:r>
      <w:r>
        <w:instrText xml:space="preserve"> SEQ Slika \* ARABIC </w:instrText>
      </w:r>
      <w:r>
        <w:fldChar w:fldCharType="separate"/>
      </w:r>
      <w:r w:rsidR="00497424">
        <w:rPr>
          <w:noProof/>
        </w:rPr>
        <w:t>1</w:t>
      </w:r>
      <w:r>
        <w:fldChar w:fldCharType="end"/>
      </w:r>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8"/>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9" w:name="_Toc66531645"/>
      <w:r>
        <w:t xml:space="preserve">Tabela </w:t>
      </w:r>
      <w:r w:rsidR="00EA1A5E">
        <w:fldChar w:fldCharType="begin"/>
      </w:r>
      <w:r w:rsidR="00EA1A5E">
        <w:instrText xml:space="preserve"> SEQ Tabela \* ARABIC </w:instrText>
      </w:r>
      <w:r w:rsidR="00EA1A5E">
        <w:fldChar w:fldCharType="separate"/>
      </w:r>
      <w:r w:rsidR="00497424">
        <w:rPr>
          <w:noProof/>
        </w:rPr>
        <w:t>1</w:t>
      </w:r>
      <w:r w:rsidR="00EA1A5E">
        <w:fldChar w:fldCharType="end"/>
      </w:r>
      <w:r>
        <w:t>: Tehnični podatki optičnih senzorjev na satelitu Sentinel-2</w:t>
      </w:r>
      <w:bookmarkEnd w:id="9"/>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 xml:space="preserve">1 - </w:t>
            </w:r>
            <w:r w:rsidRPr="0056471B">
              <w:rPr>
                <w:rFonts w:cs="Times New Roman"/>
                <w:sz w:val="22"/>
                <w:szCs w:val="22"/>
              </w:rPr>
              <w:t>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10" w:name="_Toc66545720"/>
      <w:r>
        <w:lastRenderedPageBreak/>
        <w:t>Pridobivanje satelitskih posnetkov</w:t>
      </w:r>
      <w:bookmarkEnd w:id="10"/>
    </w:p>
    <w:p w14:paraId="49185D45" w14:textId="4A7D0CC9" w:rsidR="00440233" w:rsidRDefault="0075166D" w:rsidP="00543205">
      <w:r>
        <w:t>Satelita Sentinel</w:t>
      </w:r>
      <w:r w:rsidR="003F73C3">
        <w:t>-2</w:t>
      </w:r>
      <w:r>
        <w:t xml:space="preserve"> z svojimi 13 senzorji dnevno </w:t>
      </w:r>
      <w:r w:rsidR="00A006A8">
        <w:t>ustvarita</w:t>
      </w:r>
      <w:r>
        <w:t xml:space="preserve"> okoli 2.4 terabajta surovih kompresiranih podatkov.</w:t>
      </w:r>
      <w:r w:rsidR="00522C25">
        <w:t xml:space="preserve"> </w:t>
      </w:r>
      <w:r w:rsidR="007A1B40">
        <w:t xml:space="preserve">Podatki so poslani </w:t>
      </w:r>
      <w:r w:rsidR="00DB2B93">
        <w:t xml:space="preserve">iz satelitov poslani v Evropski inštitut za raziskave vesolja (angl. </w:t>
      </w:r>
      <w:r w:rsidR="00DB2B93" w:rsidRPr="00DB2B93">
        <w:rPr>
          <w:rFonts w:ascii="Calibri" w:hAnsi="Calibri" w:cs="Calibri"/>
        </w:rPr>
        <w:t>﻿</w:t>
      </w:r>
      <w:r w:rsidR="00DB2B93" w:rsidRPr="00DB2B93">
        <w:t>European Space Research Institute</w:t>
      </w:r>
      <w:r w:rsidR="00DB2B93">
        <w:t xml:space="preserve"> – ESRIN)</w:t>
      </w:r>
      <w:r w:rsidR="00543205">
        <w:t>, ki se nahaja v mestu Frasciti</w:t>
      </w:r>
      <w:r w:rsidR="00EB0639">
        <w:t xml:space="preserve"> v </w:t>
      </w:r>
      <w:r w:rsidR="00543205">
        <w:t xml:space="preserve">Italiji. Znotraj centra deluje zemeljski segment za procesiranje podatkov (angl. </w:t>
      </w:r>
      <w:r w:rsidR="00543205">
        <w:t>Payload Data Ground Segment – PDGS</w:t>
      </w:r>
      <w:r w:rsidR="00543205">
        <w:t xml:space="preserve">) kateri je zadolžen za pretvarjanje surovih podatkov </w:t>
      </w:r>
      <w:r w:rsidR="001C2130">
        <w:t xml:space="preserve">skozi več nivojev procesiranja </w:t>
      </w:r>
      <w:r w:rsidR="00543205">
        <w:t>v končno obliko, ki je naposled tudi na voljo vsem uporabnikom.</w:t>
      </w:r>
      <w:r w:rsidR="00292553">
        <w:t xml:space="preserve"> </w:t>
      </w:r>
      <w:r w:rsidR="00292553">
        <w:fldChar w:fldCharType="begin" w:fldLock="1"/>
      </w:r>
      <w:r w:rsidR="00292553">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operties":{"noteIndex":0},"schema":"https://github.com/citation-style-language/schema/raw/master/csl-citation.json"}</w:instrText>
      </w:r>
      <w:r w:rsidR="00292553">
        <w:fldChar w:fldCharType="separate"/>
      </w:r>
      <w:r w:rsidR="00292553" w:rsidRPr="00292553">
        <w:rPr>
          <w:noProof/>
        </w:rPr>
        <w:t>(European Space Agency, 2015)</w:t>
      </w:r>
      <w:r w:rsidR="00292553">
        <w:fldChar w:fldCharType="end"/>
      </w:r>
    </w:p>
    <w:p w14:paraId="45D45E6B" w14:textId="77777777" w:rsidR="00727AF1" w:rsidRDefault="004877F4" w:rsidP="00727AF1">
      <w:pPr>
        <w:pStyle w:val="Heading3"/>
      </w:pPr>
      <w:bookmarkStart w:id="11" w:name="_Toc66545721"/>
      <w:r>
        <w:t>Večnivojsko procesiranja satalitskih slik</w:t>
      </w:r>
      <w:bookmarkEnd w:id="11"/>
    </w:p>
    <w:p w14:paraId="4913C762" w14:textId="743053E5" w:rsidR="004877F4" w:rsidRPr="00727AF1" w:rsidRDefault="00185FC4" w:rsidP="00EE2624">
      <w:pPr>
        <w:rPr>
          <w:rFonts w:eastAsiaTheme="majorEastAsia" w:cstheme="majorBidi"/>
        </w:rPr>
      </w:pPr>
      <w:bookmarkStart w:id="12" w:name="_Toc66545722"/>
      <w:r>
        <w:t>A</w:t>
      </w:r>
      <w:r w:rsidR="00727AF1">
        <w:t>sdf</w:t>
      </w:r>
      <w:r>
        <w:t xml:space="preserve"> tukaj opiši vse nivoje procesiranja</w:t>
      </w:r>
      <w:bookmarkEnd w:id="12"/>
      <w:r w:rsidR="004877F4" w:rsidRPr="00727AF1">
        <w:br w:type="page"/>
      </w:r>
    </w:p>
    <w:p w14:paraId="37FE4A29" w14:textId="63E38DE8" w:rsidR="00250815" w:rsidRDefault="00250815" w:rsidP="00250815">
      <w:pPr>
        <w:pStyle w:val="Heading3"/>
      </w:pPr>
      <w:bookmarkStart w:id="13" w:name="_Toc66545723"/>
      <w:r>
        <w:lastRenderedPageBreak/>
        <w:t>SentinelHub</w:t>
      </w:r>
      <w:bookmarkEnd w:id="13"/>
    </w:p>
    <w:p w14:paraId="0091511E" w14:textId="505DC292" w:rsidR="00292553" w:rsidRDefault="003C19C9" w:rsidP="00543205">
      <w:r>
        <w:t xml:space="preserve">Končni uporabniki Sentinel-2 navadno ne pridobivajo podatkov neposredno od agencije ESA temveč uporabljajo </w:t>
      </w:r>
      <w:r w:rsidR="00B654D0">
        <w:t xml:space="preserve">različne </w:t>
      </w:r>
      <w:r>
        <w:t>posrednike</w:t>
      </w:r>
      <w:r w:rsidR="00033CA7">
        <w:t>, eden izmed njih je</w:t>
      </w:r>
      <w:r>
        <w:t xml:space="preserve"> tudi </w:t>
      </w:r>
      <w:r w:rsidR="005929DD">
        <w:t>slovensko podjetje</w:t>
      </w:r>
      <w:r>
        <w:t xml:space="preserve"> </w:t>
      </w:r>
      <w:r w:rsidR="008E7F8E">
        <w:t>Sinergise</w:t>
      </w:r>
      <w:r>
        <w:t>.</w:t>
      </w:r>
      <w:r w:rsidR="00B654D0">
        <w:t xml:space="preserve"> Podjetje Sinergise je </w:t>
      </w:r>
      <w:r w:rsidR="00C822CC">
        <w:t xml:space="preserve">z </w:t>
      </w:r>
      <w:r w:rsidR="00B654D0">
        <w:t xml:space="preserve">svojo platformo SentinelHub </w:t>
      </w:r>
      <w:r w:rsidR="004D5871">
        <w:t>eden</w:t>
      </w:r>
      <w:r w:rsidR="00B654D0">
        <w:t xml:space="preserve"> izmed vodilnih ponudnikov </w:t>
      </w:r>
      <w:r w:rsidR="000845B0">
        <w:t xml:space="preserve">tovrstnih </w:t>
      </w:r>
      <w:r w:rsidR="00B654D0">
        <w:t>storitev</w:t>
      </w:r>
      <w:r w:rsidR="000845B0">
        <w:t xml:space="preserve"> v svetu</w:t>
      </w:r>
      <w:r w:rsidR="0076682E">
        <w:t>, svojim uporabnikom omogočajo:</w:t>
      </w:r>
    </w:p>
    <w:p w14:paraId="65190810" w14:textId="3B84B37E" w:rsidR="0076682E" w:rsidRDefault="0076682E" w:rsidP="00464160">
      <w:pPr>
        <w:pStyle w:val="Seznam-alineje"/>
      </w:pPr>
      <w:r>
        <w:t xml:space="preserve">Poenostavljen dostop do </w:t>
      </w:r>
      <w:r w:rsidR="000E7894">
        <w:t xml:space="preserve">satelitskih </w:t>
      </w:r>
      <w:r>
        <w:t>podatkov preko različnih kanalov (</w:t>
      </w:r>
      <w:r w:rsidR="00C343F9">
        <w:t>spletna aplikacija</w:t>
      </w:r>
      <w:r>
        <w:t xml:space="preserve">, REST </w:t>
      </w:r>
      <w:r w:rsidR="00F2613C">
        <w:t>API</w:t>
      </w:r>
      <w:r>
        <w:t>)</w:t>
      </w:r>
      <w:r w:rsidR="00DF10CE">
        <w:t>.</w:t>
      </w:r>
    </w:p>
    <w:p w14:paraId="29119B5F" w14:textId="5FB87CA2" w:rsidR="004D5871" w:rsidRDefault="00FE7E30" w:rsidP="007343C0">
      <w:pPr>
        <w:pStyle w:val="Seznam-alineje"/>
      </w:pPr>
      <w:bookmarkStart w:id="14" w:name="_Toc478583704"/>
      <w:r>
        <w:t>Poizvedovanje</w:t>
      </w:r>
      <w:r w:rsidR="006C1C4B">
        <w:t xml:space="preserve"> po kraju in času ter drugih lastnostih na primer odstotek oblačnosti</w:t>
      </w:r>
      <w:r w:rsidR="0002020A">
        <w:t>.</w:t>
      </w:r>
    </w:p>
    <w:p w14:paraId="6A4FFBFC" w14:textId="1FC3654B" w:rsidR="007628E2" w:rsidRDefault="002A0257" w:rsidP="00B047CB">
      <w:pPr>
        <w:pStyle w:val="Seznam-alineje"/>
      </w:pPr>
      <w:r>
        <w:t>Možnost</w:t>
      </w:r>
      <w:r w:rsidR="007343C0">
        <w:t xml:space="preserve"> pre</w:t>
      </w:r>
      <w:r w:rsidR="00D1140E">
        <w:t>d-</w:t>
      </w:r>
      <w:r w:rsidR="007343C0">
        <w:t xml:space="preserve">procesiranja podatkov </w:t>
      </w:r>
      <w:r>
        <w:t xml:space="preserve">z </w:t>
      </w:r>
      <w:r w:rsidR="005C0793">
        <w:t>poljubnimi</w:t>
      </w:r>
      <w:r>
        <w:t xml:space="preserve"> programi </w:t>
      </w:r>
      <w:r w:rsidR="007343C0">
        <w:t xml:space="preserve">na </w:t>
      </w:r>
      <w:r>
        <w:t>njihovi strežniški infrastrukturi.</w:t>
      </w:r>
    </w:p>
    <w:p w14:paraId="4CECAB8E" w14:textId="10616642" w:rsidR="00744A97" w:rsidRDefault="007628E2" w:rsidP="008F194F">
      <w:pPr>
        <w:pStyle w:val="Seznam-alineje"/>
      </w:pPr>
      <w:r>
        <w:t xml:space="preserve">Odprtokodno Python knjižnico za lažje </w:t>
      </w:r>
      <w:r w:rsidR="00DE480E">
        <w:t xml:space="preserve">lokalno </w:t>
      </w:r>
      <w:r>
        <w:t xml:space="preserve">obdelovanje </w:t>
      </w:r>
      <w:r w:rsidR="00DE480E">
        <w:t xml:space="preserve">satelitskih </w:t>
      </w:r>
      <w:r>
        <w:t>podatkov</w:t>
      </w:r>
      <w:r w:rsidR="00A52F27">
        <w:t>.</w:t>
      </w:r>
    </w:p>
    <w:p w14:paraId="33818381" w14:textId="77777777" w:rsidR="008F194F" w:rsidRDefault="008F194F" w:rsidP="008F194F">
      <w:pPr>
        <w:pStyle w:val="Seznam-alineje"/>
        <w:numPr>
          <w:ilvl w:val="0"/>
          <w:numId w:val="0"/>
        </w:numPr>
        <w:ind w:left="340"/>
      </w:pPr>
    </w:p>
    <w:p w14:paraId="79E1782C" w14:textId="5B3F1266" w:rsidR="00094CEA" w:rsidRPr="00464160" w:rsidRDefault="004877F4" w:rsidP="00E770B8">
      <w:pPr>
        <w:pStyle w:val="Seznam-alineje"/>
        <w:numPr>
          <w:ilvl w:val="0"/>
          <w:numId w:val="0"/>
        </w:numPr>
      </w:pPr>
      <w:r>
        <w:t xml:space="preserve">V kolikor bi vse podatke </w:t>
      </w:r>
      <w:r w:rsidR="00094CEA">
        <w:br w:type="page"/>
      </w:r>
    </w:p>
    <w:p w14:paraId="304B6F07" w14:textId="7BBF6DBA" w:rsidR="00F65092" w:rsidRDefault="00F65092" w:rsidP="00F65092">
      <w:pPr>
        <w:pStyle w:val="Heading2"/>
        <w:spacing w:before="0"/>
      </w:pPr>
      <w:bookmarkStart w:id="15" w:name="_Toc66545724"/>
      <w:r>
        <w:lastRenderedPageBreak/>
        <w:t>Procesiranje satelitskih posnetkov</w:t>
      </w:r>
      <w:bookmarkEnd w:id="15"/>
    </w:p>
    <w:p w14:paraId="58EF25E6"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729D9BB0" w14:textId="09468272" w:rsidR="00F65092" w:rsidRDefault="00F65092" w:rsidP="00F65092">
      <w:pPr>
        <w:pStyle w:val="Heading2"/>
        <w:spacing w:before="0"/>
      </w:pPr>
      <w:bookmarkStart w:id="16" w:name="_Toc66545725"/>
      <w:r>
        <w:t>Ocenjevanje pridobljenih informacij</w:t>
      </w:r>
      <w:bookmarkEnd w:id="16"/>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7" w:name="_Toc66545726"/>
      <w:r>
        <w:t>Obogatitev napovedovalnega modela</w:t>
      </w:r>
      <w:bookmarkEnd w:id="17"/>
    </w:p>
    <w:p w14:paraId="73FCBC35" w14:textId="77777777" w:rsidR="00F65092" w:rsidRDefault="00F65092" w:rsidP="008F20DD">
      <w:pPr>
        <w:ind w:left="709" w:hanging="709"/>
      </w:pPr>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bookmarkStart w:id="18" w:name="_Toc66545727"/>
      <w:r>
        <w:t>Zamenjava merilcev vode</w:t>
      </w:r>
      <w:bookmarkEnd w:id="18"/>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19" w:name="_Toc66545728"/>
      <w:r>
        <w:lastRenderedPageBreak/>
        <w:t>SKLEP</w:t>
      </w:r>
      <w:bookmarkEnd w:id="14"/>
      <w:bookmarkEnd w:id="19"/>
    </w:p>
    <w:p w14:paraId="375A2E30" w14:textId="2BF3E036" w:rsidR="007942F0" w:rsidRPr="00A574D0" w:rsidRDefault="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bookmarkStart w:id="20" w:name="_Toc478583705"/>
      <w:r w:rsidR="007942F0">
        <w:br w:type="page"/>
      </w:r>
    </w:p>
    <w:p w14:paraId="25D25BDF" w14:textId="27F5282B" w:rsidR="00122871" w:rsidRDefault="00122871" w:rsidP="00122871">
      <w:pPr>
        <w:pStyle w:val="Neotevilennaslov"/>
      </w:pPr>
      <w:bookmarkStart w:id="21" w:name="_Toc66545729"/>
      <w:r>
        <w:lastRenderedPageBreak/>
        <w:t>LITERATURA IN VIRI</w:t>
      </w:r>
      <w:bookmarkEnd w:id="20"/>
      <w:bookmarkEnd w:id="21"/>
    </w:p>
    <w:p w14:paraId="42BC8578" w14:textId="5A789467" w:rsidR="00292553" w:rsidRPr="00292553" w:rsidRDefault="00011095" w:rsidP="00292553">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292553" w:rsidRPr="00292553">
        <w:rPr>
          <w:rFonts w:cs="Times New Roman"/>
          <w:noProof/>
          <w:lang w:val="en-GB"/>
        </w:rPr>
        <w:t xml:space="preserve">Directorate-General for Communication. (2015). </w:t>
      </w:r>
      <w:r w:rsidR="00292553" w:rsidRPr="00292553">
        <w:rPr>
          <w:rFonts w:cs="Times New Roman"/>
          <w:i/>
          <w:iCs/>
          <w:noProof/>
          <w:lang w:val="en-GB"/>
        </w:rPr>
        <w:t>Copernicus: Europe’s eyes on earth</w:t>
      </w:r>
      <w:r w:rsidR="00292553" w:rsidRPr="00292553">
        <w:rPr>
          <w:rFonts w:cs="Times New Roman"/>
          <w:noProof/>
          <w:lang w:val="en-GB"/>
        </w:rPr>
        <w:t>. 23. https://doi.org/10.2873/93104</w:t>
      </w:r>
    </w:p>
    <w:p w14:paraId="555915CC" w14:textId="77777777" w:rsidR="00292553" w:rsidRPr="00292553" w:rsidRDefault="00292553" w:rsidP="00292553">
      <w:pPr>
        <w:widowControl w:val="0"/>
        <w:autoSpaceDE w:val="0"/>
        <w:autoSpaceDN w:val="0"/>
        <w:adjustRightInd w:val="0"/>
        <w:ind w:left="480" w:hanging="480"/>
        <w:rPr>
          <w:rFonts w:cs="Times New Roman"/>
          <w:noProof/>
          <w:lang w:val="en-GB"/>
        </w:rPr>
      </w:pPr>
      <w:r w:rsidRPr="00292553">
        <w:rPr>
          <w:rFonts w:cs="Times New Roman"/>
          <w:noProof/>
          <w:lang w:val="en-GB"/>
        </w:rPr>
        <w:t xml:space="preserve">European Space Agency. (2015). </w:t>
      </w:r>
      <w:r w:rsidRPr="00292553">
        <w:rPr>
          <w:rFonts w:cs="Times New Roman"/>
          <w:i/>
          <w:iCs/>
          <w:noProof/>
          <w:lang w:val="en-GB"/>
        </w:rPr>
        <w:t>Sentinel-2 User Handbook</w:t>
      </w:r>
      <w:r w:rsidRPr="00292553">
        <w:rPr>
          <w:rFonts w:cs="Times New Roman"/>
          <w:noProof/>
          <w:lang w:val="en-GB"/>
        </w:rPr>
        <w:t xml:space="preserve"> (1. izd.; B. Hoersch, ur.). European Space Agency. Pridobljeno od https://sentinels.copernicus.eu/documents/247904/685211/Sentinel-2_User_Handbook.pdf/8869acdf-fd84-43ec-ae8c-3e80a436a16c?t=1438278087000</w:t>
      </w:r>
    </w:p>
    <w:p w14:paraId="55A61EB5" w14:textId="77777777" w:rsidR="00292553" w:rsidRPr="00292553" w:rsidRDefault="00292553" w:rsidP="00292553">
      <w:pPr>
        <w:widowControl w:val="0"/>
        <w:autoSpaceDE w:val="0"/>
        <w:autoSpaceDN w:val="0"/>
        <w:adjustRightInd w:val="0"/>
        <w:ind w:left="480" w:hanging="480"/>
        <w:rPr>
          <w:rFonts w:cs="Times New Roman"/>
          <w:noProof/>
        </w:rPr>
      </w:pPr>
      <w:r w:rsidRPr="00292553">
        <w:rPr>
          <w:rFonts w:cs="Times New Roman"/>
          <w:noProof/>
          <w:lang w:val="en-GB"/>
        </w:rPr>
        <w:t xml:space="preserve">Margarit, G., &amp; Yagüe, J. (2020). </w:t>
      </w:r>
      <w:r w:rsidRPr="00292553">
        <w:rPr>
          <w:rFonts w:cs="Times New Roman"/>
          <w:i/>
          <w:iCs/>
          <w:noProof/>
          <w:lang w:val="en-GB"/>
        </w:rPr>
        <w:t>Study on the Copernicus data policy post 2020</w:t>
      </w:r>
      <w:r w:rsidRPr="00292553">
        <w:rPr>
          <w:rFonts w:cs="Times New Roman"/>
          <w:noProof/>
          <w:lang w:val="en-GB"/>
        </w:rPr>
        <w:t xml:space="preserve">. </w:t>
      </w:r>
      <w:r w:rsidRPr="00292553">
        <w:rPr>
          <w:rFonts w:cs="Times New Roman"/>
          <w:i/>
          <w:iCs/>
          <w:noProof/>
          <w:lang w:val="en-GB"/>
        </w:rPr>
        <w:t>5.0</w:t>
      </w:r>
      <w:r w:rsidRPr="00292553">
        <w:rPr>
          <w:rFonts w:cs="Times New Roman"/>
          <w:noProof/>
          <w:lang w:val="en-GB"/>
        </w:rPr>
        <w:t>(386). Pridobljeno od https://www.copernicus.eu/sites/default/files/2019-04/Study-on-the-Copernicus-data-policy-2019_0.pdf</w:t>
      </w:r>
    </w:p>
    <w:p w14:paraId="0312CE5E" w14:textId="60F4D94C" w:rsidR="00011095" w:rsidRPr="00011095" w:rsidRDefault="00011095" w:rsidP="00292553">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2" w:name="_Toc478583706"/>
      <w:r>
        <w:br w:type="page"/>
      </w:r>
    </w:p>
    <w:p w14:paraId="4AAE2F67" w14:textId="11B9AF0C" w:rsidR="00376D42" w:rsidRDefault="00376D42" w:rsidP="006C64B8">
      <w:pPr>
        <w:pStyle w:val="Neotevilennaslov"/>
        <w:spacing w:after="0"/>
        <w:jc w:val="center"/>
        <w:sectPr w:rsidR="00376D42" w:rsidSect="00376D42">
          <w:footerReference w:type="default" r:id="rId10"/>
          <w:type w:val="oddPage"/>
          <w:pgSz w:w="11906" w:h="16838" w:code="9"/>
          <w:pgMar w:top="1418" w:right="1418" w:bottom="1418" w:left="1418" w:header="709" w:footer="709" w:gutter="284"/>
          <w:cols w:space="708"/>
          <w:vAlign w:val="center"/>
          <w:docGrid w:linePitch="360"/>
        </w:sectPr>
      </w:pPr>
      <w:bookmarkStart w:id="23" w:name="_Toc66545730"/>
      <w:r>
        <w:lastRenderedPageBreak/>
        <w:t>PRILOGE</w:t>
      </w:r>
      <w:bookmarkEnd w:id="22"/>
      <w:bookmarkEnd w:id="23"/>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4" w:name="_Toc66531636"/>
      <w:r>
        <w:lastRenderedPageBreak/>
        <w:t xml:space="preserve">Priloga </w:t>
      </w:r>
      <w:r w:rsidR="00D348B7">
        <w:fldChar w:fldCharType="begin"/>
      </w:r>
      <w:r w:rsidR="00D348B7">
        <w:instrText xml:space="preserve"> SEQ Priloga \* ARABIC </w:instrText>
      </w:r>
      <w:r w:rsidR="00D348B7">
        <w:fldChar w:fldCharType="separate"/>
      </w:r>
      <w:r w:rsidR="00497424">
        <w:rPr>
          <w:noProof/>
        </w:rPr>
        <w:t>1</w:t>
      </w:r>
      <w:r w:rsidR="00D348B7">
        <w:rPr>
          <w:noProof/>
        </w:rPr>
        <w:fldChar w:fldCharType="end"/>
      </w:r>
      <w:r>
        <w:t xml:space="preserve">: </w:t>
      </w:r>
      <w:r w:rsidRPr="00E563D2">
        <w:t>Ne aeterno civibus assentior sit, ne ius homero soleat pertinacia.</w:t>
      </w:r>
      <w:bookmarkEnd w:id="24"/>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0275F870" w14:textId="6D3DA78A" w:rsidR="00E563D2" w:rsidRP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sectPr w:rsidR="00E563D2" w:rsidRPr="00E563D2" w:rsidSect="00E563D2">
      <w:footerReference w:type="default" r:id="rId11"/>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4DA6E8" w14:textId="77777777" w:rsidR="00176D57" w:rsidRDefault="00176D57" w:rsidP="00BA04E6">
      <w:pPr>
        <w:spacing w:after="0" w:line="240" w:lineRule="auto"/>
      </w:pPr>
      <w:r>
        <w:separator/>
      </w:r>
    </w:p>
  </w:endnote>
  <w:endnote w:type="continuationSeparator" w:id="0">
    <w:p w14:paraId="10A0EA97" w14:textId="77777777" w:rsidR="00176D57" w:rsidRDefault="00176D57" w:rsidP="00BA04E6">
      <w:pPr>
        <w:spacing w:after="0" w:line="240" w:lineRule="auto"/>
      </w:pPr>
      <w:r>
        <w:continuationSeparator/>
      </w:r>
    </w:p>
  </w:endnote>
  <w:endnote w:type="continuationNotice" w:id="1">
    <w:p w14:paraId="2697CB85" w14:textId="77777777" w:rsidR="00176D57" w:rsidRDefault="00176D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EndPr/>
    <w:sdtContent>
      <w:p w14:paraId="1069EF9E" w14:textId="0D126F45" w:rsidR="00C26D9A" w:rsidRPr="005A5E9B" w:rsidRDefault="00C26D9A" w:rsidP="00BA04E6">
        <w:pPr>
          <w:pStyle w:val="Footer"/>
          <w:jc w:val="center"/>
        </w:pPr>
        <w:r w:rsidRPr="005A5E9B">
          <w:fldChar w:fldCharType="begin"/>
        </w:r>
        <w:r w:rsidRPr="005A5E9B">
          <w:instrText>PAGE   \* MERGEFORMAT</w:instrText>
        </w:r>
        <w:r w:rsidRPr="005A5E9B">
          <w:fldChar w:fldCharType="separate"/>
        </w:r>
        <w:r w:rsidR="00C842A0">
          <w:rPr>
            <w:noProof/>
          </w:rPr>
          <w:t>ii</w:t>
        </w:r>
        <w:r w:rsidRPr="005A5E9B">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415A1" w14:textId="77777777" w:rsidR="00C26D9A" w:rsidRDefault="00C26D9A" w:rsidP="00BA04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EndPr/>
    <w:sdtContent>
      <w:p w14:paraId="6B07D039" w14:textId="0505AEF1" w:rsidR="00C26D9A" w:rsidRPr="005A5E9B" w:rsidRDefault="00C26D9A" w:rsidP="005A5E9B">
        <w:pPr>
          <w:pStyle w:val="Footer"/>
          <w:tabs>
            <w:tab w:val="clear" w:pos="9072"/>
          </w:tabs>
          <w:jc w:val="center"/>
        </w:pPr>
        <w:r w:rsidRPr="005A5E9B">
          <w:fldChar w:fldCharType="begin"/>
        </w:r>
        <w:r w:rsidRPr="005A5E9B">
          <w:instrText>PAGE   \* MERGEFORMAT</w:instrText>
        </w:r>
        <w:r w:rsidRPr="005A5E9B">
          <w:fldChar w:fldCharType="separate"/>
        </w:r>
        <w:r w:rsidR="00C842A0">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AEC167" w14:textId="77777777" w:rsidR="00176D57" w:rsidRDefault="00176D57" w:rsidP="00BA04E6">
      <w:pPr>
        <w:spacing w:after="0" w:line="240" w:lineRule="auto"/>
      </w:pPr>
      <w:r>
        <w:separator/>
      </w:r>
    </w:p>
  </w:footnote>
  <w:footnote w:type="continuationSeparator" w:id="0">
    <w:p w14:paraId="4E3AFAC8" w14:textId="77777777" w:rsidR="00176D57" w:rsidRDefault="00176D57" w:rsidP="00BA04E6">
      <w:pPr>
        <w:spacing w:after="0" w:line="240" w:lineRule="auto"/>
      </w:pPr>
      <w:r>
        <w:continuationSeparator/>
      </w:r>
    </w:p>
  </w:footnote>
  <w:footnote w:type="continuationNotice" w:id="1">
    <w:p w14:paraId="5518C703" w14:textId="77777777" w:rsidR="00176D57" w:rsidRDefault="00176D5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8B23201"/>
    <w:multiLevelType w:val="hybridMultilevel"/>
    <w:tmpl w:val="8D52136C"/>
    <w:lvl w:ilvl="0" w:tplc="FB9AD29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7"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6"/>
  </w:num>
  <w:num w:numId="4">
    <w:abstractNumId w:val="3"/>
  </w:num>
  <w:num w:numId="5">
    <w:abstractNumId w:val="16"/>
  </w:num>
  <w:num w:numId="6">
    <w:abstractNumId w:val="7"/>
  </w:num>
  <w:num w:numId="7">
    <w:abstractNumId w:val="5"/>
  </w:num>
  <w:num w:numId="8">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5"/>
  </w:num>
  <w:num w:numId="12">
    <w:abstractNumId w:val="0"/>
  </w:num>
  <w:num w:numId="13">
    <w:abstractNumId w:val="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7"/>
  </w:num>
  <w:num w:numId="22">
    <w:abstractNumId w:val="18"/>
  </w:num>
  <w:num w:numId="23">
    <w:abstractNumId w:val="13"/>
    <w:lvlOverride w:ilvl="0">
      <w:startOverride w:val="1"/>
    </w:lvlOverride>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11C89"/>
    <w:rsid w:val="0002020A"/>
    <w:rsid w:val="000307F7"/>
    <w:rsid w:val="00033CA7"/>
    <w:rsid w:val="00040AB4"/>
    <w:rsid w:val="0005130D"/>
    <w:rsid w:val="00051935"/>
    <w:rsid w:val="00061B33"/>
    <w:rsid w:val="000658AA"/>
    <w:rsid w:val="000677C0"/>
    <w:rsid w:val="00070077"/>
    <w:rsid w:val="00075184"/>
    <w:rsid w:val="0007549E"/>
    <w:rsid w:val="00077952"/>
    <w:rsid w:val="00077DF2"/>
    <w:rsid w:val="000845B0"/>
    <w:rsid w:val="00090189"/>
    <w:rsid w:val="00090F99"/>
    <w:rsid w:val="00094CEA"/>
    <w:rsid w:val="000A03A7"/>
    <w:rsid w:val="000B3689"/>
    <w:rsid w:val="000B5233"/>
    <w:rsid w:val="000C3950"/>
    <w:rsid w:val="000D2B8D"/>
    <w:rsid w:val="000D3AFC"/>
    <w:rsid w:val="000D4CF8"/>
    <w:rsid w:val="000D63AA"/>
    <w:rsid w:val="000D77AC"/>
    <w:rsid w:val="000E2368"/>
    <w:rsid w:val="000E7894"/>
    <w:rsid w:val="000F1DCC"/>
    <w:rsid w:val="000F3FF0"/>
    <w:rsid w:val="000F546F"/>
    <w:rsid w:val="000F61D1"/>
    <w:rsid w:val="001052A6"/>
    <w:rsid w:val="00110765"/>
    <w:rsid w:val="00121177"/>
    <w:rsid w:val="00122871"/>
    <w:rsid w:val="00124300"/>
    <w:rsid w:val="00130AF9"/>
    <w:rsid w:val="0013116E"/>
    <w:rsid w:val="00134A8C"/>
    <w:rsid w:val="00142E42"/>
    <w:rsid w:val="00144FB3"/>
    <w:rsid w:val="001508A9"/>
    <w:rsid w:val="00176D57"/>
    <w:rsid w:val="00185FC4"/>
    <w:rsid w:val="00192B83"/>
    <w:rsid w:val="001B1F44"/>
    <w:rsid w:val="001B2867"/>
    <w:rsid w:val="001C2130"/>
    <w:rsid w:val="001C311D"/>
    <w:rsid w:val="001D0359"/>
    <w:rsid w:val="001E04A7"/>
    <w:rsid w:val="001F01B2"/>
    <w:rsid w:val="001F3434"/>
    <w:rsid w:val="001F6D76"/>
    <w:rsid w:val="002009E7"/>
    <w:rsid w:val="0020160C"/>
    <w:rsid w:val="0020428B"/>
    <w:rsid w:val="00204C94"/>
    <w:rsid w:val="002105E1"/>
    <w:rsid w:val="00227E56"/>
    <w:rsid w:val="00234947"/>
    <w:rsid w:val="002425A4"/>
    <w:rsid w:val="002425A8"/>
    <w:rsid w:val="00242969"/>
    <w:rsid w:val="0024341B"/>
    <w:rsid w:val="00250815"/>
    <w:rsid w:val="00251189"/>
    <w:rsid w:val="0025638F"/>
    <w:rsid w:val="00281E62"/>
    <w:rsid w:val="002824A5"/>
    <w:rsid w:val="00284FA6"/>
    <w:rsid w:val="002857B1"/>
    <w:rsid w:val="00292553"/>
    <w:rsid w:val="002A0257"/>
    <w:rsid w:val="002A66A7"/>
    <w:rsid w:val="002B2D05"/>
    <w:rsid w:val="002C14CA"/>
    <w:rsid w:val="002C3B8B"/>
    <w:rsid w:val="002E1847"/>
    <w:rsid w:val="002F2B76"/>
    <w:rsid w:val="002F41CE"/>
    <w:rsid w:val="00301066"/>
    <w:rsid w:val="00302688"/>
    <w:rsid w:val="00303361"/>
    <w:rsid w:val="00304F82"/>
    <w:rsid w:val="003116E7"/>
    <w:rsid w:val="00340323"/>
    <w:rsid w:val="00342655"/>
    <w:rsid w:val="00352C71"/>
    <w:rsid w:val="0035595F"/>
    <w:rsid w:val="003602AB"/>
    <w:rsid w:val="00361172"/>
    <w:rsid w:val="00362188"/>
    <w:rsid w:val="00376D42"/>
    <w:rsid w:val="00380335"/>
    <w:rsid w:val="00381171"/>
    <w:rsid w:val="003B3D54"/>
    <w:rsid w:val="003C13FD"/>
    <w:rsid w:val="003C19C9"/>
    <w:rsid w:val="003C4F60"/>
    <w:rsid w:val="003D1D3C"/>
    <w:rsid w:val="003E0141"/>
    <w:rsid w:val="003F2140"/>
    <w:rsid w:val="003F73C3"/>
    <w:rsid w:val="00403408"/>
    <w:rsid w:val="00411B1B"/>
    <w:rsid w:val="00412F80"/>
    <w:rsid w:val="00440233"/>
    <w:rsid w:val="0044319D"/>
    <w:rsid w:val="00443751"/>
    <w:rsid w:val="004441AD"/>
    <w:rsid w:val="00444A76"/>
    <w:rsid w:val="00446C8E"/>
    <w:rsid w:val="00452F33"/>
    <w:rsid w:val="00455F61"/>
    <w:rsid w:val="00457372"/>
    <w:rsid w:val="00464160"/>
    <w:rsid w:val="004645C7"/>
    <w:rsid w:val="00466348"/>
    <w:rsid w:val="00471B59"/>
    <w:rsid w:val="004731ED"/>
    <w:rsid w:val="00480CFE"/>
    <w:rsid w:val="004819D3"/>
    <w:rsid w:val="004877F4"/>
    <w:rsid w:val="0049030A"/>
    <w:rsid w:val="00493FE7"/>
    <w:rsid w:val="00496DAA"/>
    <w:rsid w:val="00497424"/>
    <w:rsid w:val="004A059C"/>
    <w:rsid w:val="004A17CE"/>
    <w:rsid w:val="004A3243"/>
    <w:rsid w:val="004A6C4D"/>
    <w:rsid w:val="004A7C65"/>
    <w:rsid w:val="004B62B1"/>
    <w:rsid w:val="004B633B"/>
    <w:rsid w:val="004C1EC9"/>
    <w:rsid w:val="004C5AAF"/>
    <w:rsid w:val="004C5E2B"/>
    <w:rsid w:val="004D5871"/>
    <w:rsid w:val="004D6CA5"/>
    <w:rsid w:val="004E232D"/>
    <w:rsid w:val="004E51A6"/>
    <w:rsid w:val="004F1A4D"/>
    <w:rsid w:val="004F32E2"/>
    <w:rsid w:val="0050152D"/>
    <w:rsid w:val="00505656"/>
    <w:rsid w:val="0050773B"/>
    <w:rsid w:val="00522C25"/>
    <w:rsid w:val="00525923"/>
    <w:rsid w:val="00537BCC"/>
    <w:rsid w:val="00543205"/>
    <w:rsid w:val="00544FFC"/>
    <w:rsid w:val="00553634"/>
    <w:rsid w:val="00557DF3"/>
    <w:rsid w:val="0056471B"/>
    <w:rsid w:val="005749ED"/>
    <w:rsid w:val="00575A18"/>
    <w:rsid w:val="0057772D"/>
    <w:rsid w:val="00583027"/>
    <w:rsid w:val="00586DDB"/>
    <w:rsid w:val="005929DD"/>
    <w:rsid w:val="005A5E9B"/>
    <w:rsid w:val="005B6983"/>
    <w:rsid w:val="005C0793"/>
    <w:rsid w:val="005C39D1"/>
    <w:rsid w:val="005D5480"/>
    <w:rsid w:val="005E3C69"/>
    <w:rsid w:val="005F5456"/>
    <w:rsid w:val="00607AE1"/>
    <w:rsid w:val="00615DFC"/>
    <w:rsid w:val="0063256F"/>
    <w:rsid w:val="0063707E"/>
    <w:rsid w:val="00641D3E"/>
    <w:rsid w:val="00645E68"/>
    <w:rsid w:val="006477A5"/>
    <w:rsid w:val="00660598"/>
    <w:rsid w:val="00666827"/>
    <w:rsid w:val="006718F5"/>
    <w:rsid w:val="00672737"/>
    <w:rsid w:val="00673A1D"/>
    <w:rsid w:val="00684D87"/>
    <w:rsid w:val="006919C9"/>
    <w:rsid w:val="00696085"/>
    <w:rsid w:val="006A3BA3"/>
    <w:rsid w:val="006C1C4B"/>
    <w:rsid w:val="006C4116"/>
    <w:rsid w:val="006C6223"/>
    <w:rsid w:val="006C64B8"/>
    <w:rsid w:val="006D4DC5"/>
    <w:rsid w:val="006D4EA6"/>
    <w:rsid w:val="006D70C8"/>
    <w:rsid w:val="006E21C1"/>
    <w:rsid w:val="006E5BE0"/>
    <w:rsid w:val="006F5345"/>
    <w:rsid w:val="006F698A"/>
    <w:rsid w:val="0070164B"/>
    <w:rsid w:val="00701ADB"/>
    <w:rsid w:val="00726279"/>
    <w:rsid w:val="007276FF"/>
    <w:rsid w:val="00727AF1"/>
    <w:rsid w:val="007343C0"/>
    <w:rsid w:val="0074026E"/>
    <w:rsid w:val="00744A97"/>
    <w:rsid w:val="0075166D"/>
    <w:rsid w:val="007622F1"/>
    <w:rsid w:val="007628E2"/>
    <w:rsid w:val="00762F57"/>
    <w:rsid w:val="0076682E"/>
    <w:rsid w:val="00770244"/>
    <w:rsid w:val="00776423"/>
    <w:rsid w:val="00780E9F"/>
    <w:rsid w:val="00787CE8"/>
    <w:rsid w:val="0079192F"/>
    <w:rsid w:val="00794291"/>
    <w:rsid w:val="007942F0"/>
    <w:rsid w:val="00795306"/>
    <w:rsid w:val="007A1B40"/>
    <w:rsid w:val="007B201B"/>
    <w:rsid w:val="007B567B"/>
    <w:rsid w:val="007C029F"/>
    <w:rsid w:val="007E1408"/>
    <w:rsid w:val="007F076E"/>
    <w:rsid w:val="007F697C"/>
    <w:rsid w:val="0081055C"/>
    <w:rsid w:val="0081222A"/>
    <w:rsid w:val="00812418"/>
    <w:rsid w:val="00813850"/>
    <w:rsid w:val="0083456A"/>
    <w:rsid w:val="0084466F"/>
    <w:rsid w:val="008514A8"/>
    <w:rsid w:val="00865CE0"/>
    <w:rsid w:val="008668FF"/>
    <w:rsid w:val="008701BE"/>
    <w:rsid w:val="00874120"/>
    <w:rsid w:val="00890261"/>
    <w:rsid w:val="00895CFC"/>
    <w:rsid w:val="00896D3D"/>
    <w:rsid w:val="008B2C15"/>
    <w:rsid w:val="008B5BCC"/>
    <w:rsid w:val="008D1C52"/>
    <w:rsid w:val="008D5068"/>
    <w:rsid w:val="008D7075"/>
    <w:rsid w:val="008E49C5"/>
    <w:rsid w:val="008E7F8E"/>
    <w:rsid w:val="008F194F"/>
    <w:rsid w:val="008F20DD"/>
    <w:rsid w:val="008F5B43"/>
    <w:rsid w:val="00902B12"/>
    <w:rsid w:val="00907215"/>
    <w:rsid w:val="00951E91"/>
    <w:rsid w:val="0096373B"/>
    <w:rsid w:val="0096724B"/>
    <w:rsid w:val="0098151B"/>
    <w:rsid w:val="00985CB9"/>
    <w:rsid w:val="009A16F4"/>
    <w:rsid w:val="009C1C96"/>
    <w:rsid w:val="009C4885"/>
    <w:rsid w:val="009D24B8"/>
    <w:rsid w:val="009D2C28"/>
    <w:rsid w:val="009D3451"/>
    <w:rsid w:val="009D5843"/>
    <w:rsid w:val="009E38D3"/>
    <w:rsid w:val="009E3AF5"/>
    <w:rsid w:val="009F64E6"/>
    <w:rsid w:val="00A006A8"/>
    <w:rsid w:val="00A03F87"/>
    <w:rsid w:val="00A05E61"/>
    <w:rsid w:val="00A10B94"/>
    <w:rsid w:val="00A123C4"/>
    <w:rsid w:val="00A170D7"/>
    <w:rsid w:val="00A24747"/>
    <w:rsid w:val="00A30CAD"/>
    <w:rsid w:val="00A31DDE"/>
    <w:rsid w:val="00A321B4"/>
    <w:rsid w:val="00A37B7D"/>
    <w:rsid w:val="00A44209"/>
    <w:rsid w:val="00A52F27"/>
    <w:rsid w:val="00A574D0"/>
    <w:rsid w:val="00A65F69"/>
    <w:rsid w:val="00A85474"/>
    <w:rsid w:val="00A8795F"/>
    <w:rsid w:val="00A87C5A"/>
    <w:rsid w:val="00AB5114"/>
    <w:rsid w:val="00AB6892"/>
    <w:rsid w:val="00AB69C2"/>
    <w:rsid w:val="00AB7627"/>
    <w:rsid w:val="00AC1687"/>
    <w:rsid w:val="00AD08F4"/>
    <w:rsid w:val="00AD4A93"/>
    <w:rsid w:val="00AF3638"/>
    <w:rsid w:val="00B047CB"/>
    <w:rsid w:val="00B11372"/>
    <w:rsid w:val="00B11CFB"/>
    <w:rsid w:val="00B14D84"/>
    <w:rsid w:val="00B270CE"/>
    <w:rsid w:val="00B351FD"/>
    <w:rsid w:val="00B378E2"/>
    <w:rsid w:val="00B42EEC"/>
    <w:rsid w:val="00B50354"/>
    <w:rsid w:val="00B53F15"/>
    <w:rsid w:val="00B63B29"/>
    <w:rsid w:val="00B654D0"/>
    <w:rsid w:val="00B666A2"/>
    <w:rsid w:val="00B7124D"/>
    <w:rsid w:val="00B80073"/>
    <w:rsid w:val="00B823BE"/>
    <w:rsid w:val="00B94171"/>
    <w:rsid w:val="00BA04E6"/>
    <w:rsid w:val="00BA5903"/>
    <w:rsid w:val="00BA744D"/>
    <w:rsid w:val="00BB1DBD"/>
    <w:rsid w:val="00BB5325"/>
    <w:rsid w:val="00BC25A8"/>
    <w:rsid w:val="00BC3857"/>
    <w:rsid w:val="00BC3DD7"/>
    <w:rsid w:val="00BD1ABD"/>
    <w:rsid w:val="00BD1E2E"/>
    <w:rsid w:val="00BD3C47"/>
    <w:rsid w:val="00BD57F8"/>
    <w:rsid w:val="00BE30E4"/>
    <w:rsid w:val="00BE4ED2"/>
    <w:rsid w:val="00BF44F7"/>
    <w:rsid w:val="00BF661F"/>
    <w:rsid w:val="00BF6C16"/>
    <w:rsid w:val="00BF73CD"/>
    <w:rsid w:val="00C14F0A"/>
    <w:rsid w:val="00C20C64"/>
    <w:rsid w:val="00C230C7"/>
    <w:rsid w:val="00C269E2"/>
    <w:rsid w:val="00C26D9A"/>
    <w:rsid w:val="00C32F47"/>
    <w:rsid w:val="00C343F9"/>
    <w:rsid w:val="00C454AA"/>
    <w:rsid w:val="00C624F4"/>
    <w:rsid w:val="00C7107B"/>
    <w:rsid w:val="00C732A4"/>
    <w:rsid w:val="00C74CCB"/>
    <w:rsid w:val="00C76147"/>
    <w:rsid w:val="00C822CC"/>
    <w:rsid w:val="00C83B2D"/>
    <w:rsid w:val="00C842A0"/>
    <w:rsid w:val="00C91A34"/>
    <w:rsid w:val="00C92473"/>
    <w:rsid w:val="00CA06C0"/>
    <w:rsid w:val="00CA07A7"/>
    <w:rsid w:val="00CA4AF4"/>
    <w:rsid w:val="00CA6936"/>
    <w:rsid w:val="00CB2E30"/>
    <w:rsid w:val="00CB3037"/>
    <w:rsid w:val="00CB3100"/>
    <w:rsid w:val="00CB3379"/>
    <w:rsid w:val="00CB7841"/>
    <w:rsid w:val="00CC5292"/>
    <w:rsid w:val="00CC7E08"/>
    <w:rsid w:val="00CD1D3B"/>
    <w:rsid w:val="00CD7C58"/>
    <w:rsid w:val="00CF144C"/>
    <w:rsid w:val="00CF4F8B"/>
    <w:rsid w:val="00D0107B"/>
    <w:rsid w:val="00D1140E"/>
    <w:rsid w:val="00D24031"/>
    <w:rsid w:val="00D27C7B"/>
    <w:rsid w:val="00D348B7"/>
    <w:rsid w:val="00D40B17"/>
    <w:rsid w:val="00D4502C"/>
    <w:rsid w:val="00D46B5A"/>
    <w:rsid w:val="00D54FFF"/>
    <w:rsid w:val="00D55E2D"/>
    <w:rsid w:val="00D56476"/>
    <w:rsid w:val="00D725FB"/>
    <w:rsid w:val="00D732A1"/>
    <w:rsid w:val="00D805A3"/>
    <w:rsid w:val="00D90CC7"/>
    <w:rsid w:val="00DA41BB"/>
    <w:rsid w:val="00DA5B8B"/>
    <w:rsid w:val="00DB0BCA"/>
    <w:rsid w:val="00DB2B93"/>
    <w:rsid w:val="00DB7B2A"/>
    <w:rsid w:val="00DC449A"/>
    <w:rsid w:val="00DC6193"/>
    <w:rsid w:val="00DD04CD"/>
    <w:rsid w:val="00DD14B0"/>
    <w:rsid w:val="00DE121A"/>
    <w:rsid w:val="00DE480E"/>
    <w:rsid w:val="00DE5FE4"/>
    <w:rsid w:val="00DF04F8"/>
    <w:rsid w:val="00DF10CE"/>
    <w:rsid w:val="00DF2EF2"/>
    <w:rsid w:val="00DF7A4A"/>
    <w:rsid w:val="00E0773B"/>
    <w:rsid w:val="00E07C1F"/>
    <w:rsid w:val="00E2050F"/>
    <w:rsid w:val="00E20510"/>
    <w:rsid w:val="00E26B53"/>
    <w:rsid w:val="00E308D5"/>
    <w:rsid w:val="00E360C0"/>
    <w:rsid w:val="00E41077"/>
    <w:rsid w:val="00E44ACC"/>
    <w:rsid w:val="00E46221"/>
    <w:rsid w:val="00E503ED"/>
    <w:rsid w:val="00E563D2"/>
    <w:rsid w:val="00E6322E"/>
    <w:rsid w:val="00E770B8"/>
    <w:rsid w:val="00E77FD1"/>
    <w:rsid w:val="00E82BA9"/>
    <w:rsid w:val="00E92EA4"/>
    <w:rsid w:val="00EA1A5E"/>
    <w:rsid w:val="00EA5FB4"/>
    <w:rsid w:val="00EA68B2"/>
    <w:rsid w:val="00EA7876"/>
    <w:rsid w:val="00EB0639"/>
    <w:rsid w:val="00EB3997"/>
    <w:rsid w:val="00ED0156"/>
    <w:rsid w:val="00ED1E05"/>
    <w:rsid w:val="00ED31ED"/>
    <w:rsid w:val="00ED63B8"/>
    <w:rsid w:val="00ED709F"/>
    <w:rsid w:val="00ED780D"/>
    <w:rsid w:val="00EE1D7C"/>
    <w:rsid w:val="00EE2624"/>
    <w:rsid w:val="00EE73FC"/>
    <w:rsid w:val="00F03E20"/>
    <w:rsid w:val="00F04EA7"/>
    <w:rsid w:val="00F10502"/>
    <w:rsid w:val="00F12F46"/>
    <w:rsid w:val="00F21007"/>
    <w:rsid w:val="00F2613C"/>
    <w:rsid w:val="00F30BC9"/>
    <w:rsid w:val="00F37995"/>
    <w:rsid w:val="00F56745"/>
    <w:rsid w:val="00F57F01"/>
    <w:rsid w:val="00F610C7"/>
    <w:rsid w:val="00F648B2"/>
    <w:rsid w:val="00F65092"/>
    <w:rsid w:val="00F70ABF"/>
    <w:rsid w:val="00F7202A"/>
    <w:rsid w:val="00F81ADC"/>
    <w:rsid w:val="00F9388B"/>
    <w:rsid w:val="00F952D4"/>
    <w:rsid w:val="00FA28EC"/>
    <w:rsid w:val="00FE3B55"/>
    <w:rsid w:val="00FE7E3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04003523">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28873381">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23642859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047</Words>
  <Characters>1737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